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989BC4" w14:textId="77777777" w:rsidR="00E50DFC" w:rsidRPr="00980D68" w:rsidRDefault="001F6C8D" w:rsidP="004B6F00">
      <w:pPr>
        <w:pStyle w:val="Nadpis1"/>
        <w:numPr>
          <w:ilvl w:val="0"/>
          <w:numId w:val="0"/>
        </w:numPr>
        <w:ind w:left="432" w:hanging="432"/>
      </w:pPr>
      <w:bookmarkStart w:id="0" w:name="_Toc468643986"/>
      <w:bookmarkStart w:id="1" w:name="_Toc469236425"/>
      <w:bookmarkStart w:id="2" w:name="_Toc470026107"/>
      <w:bookmarkStart w:id="3" w:name="_Toc470026987"/>
      <w:r w:rsidRPr="00980D68">
        <w:t>ABSTRAKT</w:t>
      </w:r>
      <w:bookmarkEnd w:id="0"/>
      <w:bookmarkEnd w:id="1"/>
      <w:bookmarkEnd w:id="2"/>
      <w:bookmarkEnd w:id="3"/>
    </w:p>
    <w:p w14:paraId="199C7D08" w14:textId="77777777" w:rsidR="001F6C8D" w:rsidRPr="00980D68" w:rsidRDefault="001F6C8D"/>
    <w:p w14:paraId="237552AE" w14:textId="77777777" w:rsidR="001F6C8D" w:rsidRPr="00980D68" w:rsidRDefault="001F6C8D"/>
    <w:p w14:paraId="66F1AE95" w14:textId="77777777" w:rsidR="001F6C8D" w:rsidRPr="00980D68" w:rsidRDefault="001F6C8D"/>
    <w:p w14:paraId="60C36E02" w14:textId="77777777" w:rsidR="001F6C8D" w:rsidRPr="00980D68" w:rsidRDefault="001F6C8D"/>
    <w:p w14:paraId="44602170" w14:textId="77777777" w:rsidR="001F6C8D" w:rsidRPr="00980D68" w:rsidRDefault="001F6C8D"/>
    <w:p w14:paraId="36EF8FF1" w14:textId="77777777" w:rsidR="001F6C8D" w:rsidRPr="00980D68" w:rsidRDefault="001F6C8D" w:rsidP="004B6F00">
      <w:pPr>
        <w:pStyle w:val="Nadpis1"/>
        <w:numPr>
          <w:ilvl w:val="0"/>
          <w:numId w:val="0"/>
        </w:numPr>
        <w:ind w:left="432" w:hanging="432"/>
      </w:pPr>
      <w:bookmarkStart w:id="4" w:name="_Toc468643987"/>
      <w:bookmarkStart w:id="5" w:name="_Toc469236426"/>
      <w:bookmarkStart w:id="6" w:name="_Toc470026108"/>
      <w:bookmarkStart w:id="7" w:name="_Toc470026988"/>
      <w:r w:rsidRPr="00980D68">
        <w:t>ABSTRACT</w:t>
      </w:r>
      <w:bookmarkEnd w:id="4"/>
      <w:bookmarkEnd w:id="5"/>
      <w:bookmarkEnd w:id="6"/>
      <w:bookmarkEnd w:id="7"/>
    </w:p>
    <w:p w14:paraId="1F71EA9E" w14:textId="77777777" w:rsidR="001F6C8D" w:rsidRPr="00980D68" w:rsidRDefault="001F6C8D"/>
    <w:p w14:paraId="70426F9C" w14:textId="77777777" w:rsidR="001F6C8D" w:rsidRPr="00980D68" w:rsidRDefault="001F6C8D"/>
    <w:p w14:paraId="3FC0A710" w14:textId="77777777" w:rsidR="001F6C8D" w:rsidRPr="00980D68" w:rsidRDefault="001F6C8D"/>
    <w:p w14:paraId="5CD5E029" w14:textId="77777777" w:rsidR="001F6C8D" w:rsidRPr="00980D68" w:rsidRDefault="001F6C8D"/>
    <w:p w14:paraId="14056C73" w14:textId="77777777" w:rsidR="001F6C8D" w:rsidRPr="00980D68" w:rsidRDefault="001F6C8D" w:rsidP="004B6F00">
      <w:pPr>
        <w:pStyle w:val="Nadpis1"/>
        <w:numPr>
          <w:ilvl w:val="0"/>
          <w:numId w:val="0"/>
        </w:numPr>
        <w:ind w:left="432" w:hanging="432"/>
      </w:pPr>
      <w:bookmarkStart w:id="8" w:name="_Toc468643988"/>
      <w:bookmarkStart w:id="9" w:name="_Toc469236427"/>
      <w:bookmarkStart w:id="10" w:name="_Toc470026109"/>
      <w:bookmarkStart w:id="11" w:name="_Toc470026989"/>
      <w:r w:rsidRPr="00980D68">
        <w:t>KLÍČOVÁ SLOVA</w:t>
      </w:r>
      <w:bookmarkEnd w:id="8"/>
      <w:bookmarkEnd w:id="9"/>
      <w:bookmarkEnd w:id="10"/>
      <w:bookmarkEnd w:id="11"/>
    </w:p>
    <w:p w14:paraId="2F1E2C4E" w14:textId="77777777" w:rsidR="001F6C8D" w:rsidRPr="00980D68" w:rsidRDefault="001F6C8D">
      <w:r w:rsidRPr="00980D68">
        <w:t>Deskriptory, redukce šumu, zlepšování o</w:t>
      </w:r>
      <w:r w:rsidR="008E23F8" w:rsidRPr="00980D68">
        <w:t>brazu, detekce oblastí zájmu</w:t>
      </w:r>
      <w:r w:rsidRPr="00980D68">
        <w:t xml:space="preserve">, </w:t>
      </w:r>
      <w:r w:rsidR="008E23F8" w:rsidRPr="00980D68">
        <w:t>přiřazování klíčových oblastí, detekce tvarů</w:t>
      </w:r>
    </w:p>
    <w:p w14:paraId="33966C7A" w14:textId="77777777" w:rsidR="001F6C8D" w:rsidRPr="00980D68" w:rsidRDefault="001F6C8D" w:rsidP="004B6F00">
      <w:pPr>
        <w:pStyle w:val="Nadpis1"/>
        <w:numPr>
          <w:ilvl w:val="0"/>
          <w:numId w:val="0"/>
        </w:numPr>
        <w:ind w:left="432" w:hanging="432"/>
      </w:pPr>
      <w:bookmarkStart w:id="12" w:name="_Toc468643989"/>
      <w:bookmarkStart w:id="13" w:name="_Toc469236428"/>
      <w:bookmarkStart w:id="14" w:name="_Toc470026110"/>
      <w:bookmarkStart w:id="15" w:name="_Toc470026990"/>
      <w:r w:rsidRPr="00980D68">
        <w:t>KEY WORDS</w:t>
      </w:r>
      <w:bookmarkEnd w:id="12"/>
      <w:bookmarkEnd w:id="13"/>
      <w:bookmarkEnd w:id="14"/>
      <w:bookmarkEnd w:id="15"/>
    </w:p>
    <w:p w14:paraId="2CCC4A61" w14:textId="77777777" w:rsidR="001F6C8D" w:rsidRPr="00980D68" w:rsidRDefault="008E23F8">
      <w:r w:rsidRPr="00980D68">
        <w:t>Descriptors, noise reduction, image enhancement, detection of reagions of interrest, key regions matching, shape detection</w:t>
      </w:r>
    </w:p>
    <w:p w14:paraId="344E3EB6" w14:textId="77777777" w:rsidR="001F6C8D" w:rsidRPr="00980D68" w:rsidRDefault="001F6C8D">
      <w:r w:rsidRPr="00980D68">
        <w:br w:type="page"/>
      </w:r>
    </w:p>
    <w:p w14:paraId="38C88CEE" w14:textId="77777777" w:rsidR="001F6C8D" w:rsidRPr="00980D68" w:rsidRDefault="001F6C8D"/>
    <w:p w14:paraId="00D364E0" w14:textId="77777777" w:rsidR="001F6C8D" w:rsidRPr="00980D68" w:rsidRDefault="001F6C8D"/>
    <w:p w14:paraId="48D193C1" w14:textId="77777777" w:rsidR="001F6C8D" w:rsidRPr="00980D68" w:rsidRDefault="001F6C8D"/>
    <w:p w14:paraId="2B1E3DAA" w14:textId="77777777" w:rsidR="001F6C8D" w:rsidRPr="00980D68" w:rsidRDefault="001F6C8D"/>
    <w:p w14:paraId="42306CF0" w14:textId="77777777" w:rsidR="001F6C8D" w:rsidRPr="00980D68" w:rsidRDefault="001F6C8D"/>
    <w:p w14:paraId="56D00648" w14:textId="77777777" w:rsidR="001F6C8D" w:rsidRPr="00980D68" w:rsidRDefault="001F6C8D"/>
    <w:p w14:paraId="058DE2DC" w14:textId="77777777" w:rsidR="001F6C8D" w:rsidRPr="00980D68" w:rsidRDefault="001F6C8D"/>
    <w:p w14:paraId="2F44B836" w14:textId="77777777" w:rsidR="001F6C8D" w:rsidRPr="00980D68" w:rsidRDefault="001F6C8D"/>
    <w:p w14:paraId="7A5BC27C" w14:textId="77777777" w:rsidR="001F6C8D" w:rsidRPr="00980D68" w:rsidRDefault="001F6C8D"/>
    <w:p w14:paraId="2D410B34" w14:textId="77777777" w:rsidR="001F6C8D" w:rsidRPr="00980D68" w:rsidRDefault="001F6C8D"/>
    <w:p w14:paraId="3357A2FB" w14:textId="77777777" w:rsidR="001F6C8D" w:rsidRPr="00980D68" w:rsidRDefault="001F6C8D"/>
    <w:p w14:paraId="44144FE6" w14:textId="77777777" w:rsidR="001F6C8D" w:rsidRPr="00980D68" w:rsidRDefault="001F6C8D"/>
    <w:p w14:paraId="5A4A06CA" w14:textId="77777777" w:rsidR="001F6C8D" w:rsidRPr="00980D68" w:rsidRDefault="001F6C8D" w:rsidP="004B6F00">
      <w:pPr>
        <w:pStyle w:val="Nadpis1"/>
        <w:numPr>
          <w:ilvl w:val="0"/>
          <w:numId w:val="0"/>
        </w:numPr>
        <w:ind w:left="432" w:hanging="432"/>
      </w:pPr>
      <w:bookmarkStart w:id="16" w:name="_Toc468643990"/>
      <w:bookmarkStart w:id="17" w:name="_Toc469236429"/>
      <w:bookmarkStart w:id="18" w:name="_Toc470026111"/>
      <w:bookmarkStart w:id="19" w:name="_Toc470026991"/>
      <w:r w:rsidRPr="00980D68">
        <w:t>BIBLIOGRAFICKÁ CITACE</w:t>
      </w:r>
      <w:bookmarkEnd w:id="16"/>
      <w:bookmarkEnd w:id="17"/>
      <w:bookmarkEnd w:id="18"/>
      <w:bookmarkEnd w:id="19"/>
    </w:p>
    <w:p w14:paraId="64F36439" w14:textId="77777777" w:rsidR="001F6C8D" w:rsidRPr="00980D68" w:rsidRDefault="001F6C8D" w:rsidP="008E23F8">
      <w:r w:rsidRPr="00980D68">
        <w:t xml:space="preserve">LABUDOVÁ, K. Zpracování obrazu pro ovládání robotické ruky. Brno: Vysoké učení technické v Brně, Fakulta elektrotechniky a komunikačních technologií, 2017. </w:t>
      </w:r>
      <w:r w:rsidRPr="00980D68">
        <w:rPr>
          <w:b/>
        </w:rPr>
        <w:t>x</w:t>
      </w:r>
      <w:r w:rsidRPr="00980D68">
        <w:t xml:space="preserve"> s. Vedoucí bakalářské práce Ing. Vratislav Harabiš Ph.D.</w:t>
      </w:r>
    </w:p>
    <w:p w14:paraId="6858CDAC" w14:textId="77777777" w:rsidR="001F6C8D" w:rsidRPr="00980D68" w:rsidRDefault="001F6C8D">
      <w:r w:rsidRPr="00980D68">
        <w:br w:type="page"/>
      </w:r>
    </w:p>
    <w:p w14:paraId="31D74010" w14:textId="77777777" w:rsidR="001F6C8D" w:rsidRPr="00980D68" w:rsidRDefault="001F6C8D" w:rsidP="004B6F00">
      <w:pPr>
        <w:pStyle w:val="Nadpis1"/>
        <w:numPr>
          <w:ilvl w:val="0"/>
          <w:numId w:val="0"/>
        </w:numPr>
        <w:ind w:left="432" w:hanging="432"/>
      </w:pPr>
      <w:bookmarkStart w:id="20" w:name="_Toc468643991"/>
      <w:bookmarkStart w:id="21" w:name="_Toc469236430"/>
      <w:bookmarkStart w:id="22" w:name="_Toc470026112"/>
      <w:bookmarkStart w:id="23" w:name="_Toc470026992"/>
      <w:r w:rsidRPr="00980D68">
        <w:t>PROHLÁŠENÍ</w:t>
      </w:r>
      <w:bookmarkEnd w:id="20"/>
      <w:bookmarkEnd w:id="21"/>
      <w:bookmarkEnd w:id="22"/>
      <w:bookmarkEnd w:id="23"/>
    </w:p>
    <w:p w14:paraId="29C173F7" w14:textId="77777777" w:rsidR="001F6C8D" w:rsidRPr="00980D68" w:rsidRDefault="001F6C8D">
      <w:r w:rsidRPr="00980D68">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7D8A8F83" w14:textId="77777777" w:rsidR="001F6C8D" w:rsidRPr="00980D68" w:rsidRDefault="001F6C8D">
      <w:r w:rsidRPr="00980D68">
        <w:t xml:space="preserve">V Brně dne 3.ledna 2017 </w:t>
      </w:r>
      <w:r w:rsidRPr="00980D68">
        <w:tab/>
      </w:r>
      <w:r w:rsidRPr="00980D68">
        <w:tab/>
      </w:r>
      <w:r w:rsidRPr="00980D68">
        <w:tab/>
      </w:r>
      <w:r w:rsidRPr="00980D68">
        <w:tab/>
      </w:r>
      <w:r w:rsidRPr="00980D68">
        <w:tab/>
        <w:t xml:space="preserve">……………………….. </w:t>
      </w:r>
    </w:p>
    <w:p w14:paraId="47B08B0D" w14:textId="77777777" w:rsidR="001F6C8D" w:rsidRPr="00980D68" w:rsidRDefault="001F6C8D" w:rsidP="001F6C8D">
      <w:pPr>
        <w:ind w:left="4956" w:firstLine="708"/>
      </w:pPr>
      <w:r w:rsidRPr="00980D68">
        <w:t>podpis autora</w:t>
      </w:r>
    </w:p>
    <w:p w14:paraId="5AD3524E" w14:textId="77777777" w:rsidR="001F6C8D" w:rsidRPr="00980D68" w:rsidRDefault="001F6C8D"/>
    <w:p w14:paraId="78095958" w14:textId="77777777" w:rsidR="001F6C8D" w:rsidRPr="00980D68" w:rsidRDefault="001F6C8D"/>
    <w:p w14:paraId="19B56B19" w14:textId="77777777" w:rsidR="001F6C8D" w:rsidRPr="00980D68" w:rsidRDefault="001F6C8D"/>
    <w:p w14:paraId="5FDA67BC" w14:textId="77777777" w:rsidR="001F6C8D" w:rsidRPr="00980D68" w:rsidRDefault="001F6C8D"/>
    <w:p w14:paraId="58CA8657" w14:textId="77777777" w:rsidR="001F6C8D" w:rsidRPr="00980D68" w:rsidRDefault="001F6C8D"/>
    <w:p w14:paraId="6C9098C9" w14:textId="77777777" w:rsidR="001F6C8D" w:rsidRPr="00980D68" w:rsidRDefault="001F6C8D"/>
    <w:p w14:paraId="0242476B" w14:textId="77777777" w:rsidR="001F6C8D" w:rsidRPr="00980D68" w:rsidRDefault="001F6C8D"/>
    <w:p w14:paraId="43BA72AB" w14:textId="77777777" w:rsidR="001F6C8D" w:rsidRPr="00980D68" w:rsidRDefault="001F6C8D" w:rsidP="004B6F00">
      <w:pPr>
        <w:pStyle w:val="Nadpis1"/>
        <w:numPr>
          <w:ilvl w:val="0"/>
          <w:numId w:val="0"/>
        </w:numPr>
        <w:ind w:left="432" w:hanging="432"/>
      </w:pPr>
      <w:bookmarkStart w:id="24" w:name="_Toc468643992"/>
      <w:bookmarkStart w:id="25" w:name="_Toc469236431"/>
      <w:bookmarkStart w:id="26" w:name="_Toc470026113"/>
      <w:bookmarkStart w:id="27" w:name="_Toc470026993"/>
      <w:r w:rsidRPr="00980D68">
        <w:t>PODĚKOVÁNÍ</w:t>
      </w:r>
      <w:bookmarkEnd w:id="24"/>
      <w:bookmarkEnd w:id="25"/>
      <w:bookmarkEnd w:id="26"/>
      <w:bookmarkEnd w:id="27"/>
    </w:p>
    <w:p w14:paraId="62CDD6B3" w14:textId="77777777" w:rsidR="001F6C8D" w:rsidRPr="00980D68" w:rsidRDefault="001F6C8D" w:rsidP="008E23F8">
      <w:r w:rsidRPr="00980D68">
        <w:t>Děkuji vedoucímu bakalářské práce Ing. Vratislavu Harabišovi Ph.D. za účinnou metodickou, pedagogickou a odbornou pomoc a další cenné rady při zpracování mé seminární práce.</w:t>
      </w:r>
    </w:p>
    <w:p w14:paraId="0DB273F0" w14:textId="77777777" w:rsidR="001F6C8D" w:rsidRPr="00980D68" w:rsidRDefault="001F6C8D" w:rsidP="008E23F8">
      <w:r w:rsidRPr="00980D68">
        <w:t>V Brně dne 3. ledna 2017</w:t>
      </w:r>
      <w:r w:rsidRPr="00980D68">
        <w:tab/>
      </w:r>
      <w:r w:rsidRPr="00980D68">
        <w:tab/>
      </w:r>
      <w:r w:rsidRPr="00980D68">
        <w:tab/>
      </w:r>
      <w:r w:rsidRPr="00980D68">
        <w:tab/>
      </w:r>
      <w:r w:rsidRPr="00980D68">
        <w:tab/>
        <w:t xml:space="preserve"> ………………………….</w:t>
      </w:r>
    </w:p>
    <w:p w14:paraId="121668AD" w14:textId="77777777" w:rsidR="001F6C8D" w:rsidRPr="00980D68" w:rsidRDefault="001F6C8D" w:rsidP="008E23F8">
      <w:pPr>
        <w:ind w:left="5664" w:firstLine="708"/>
      </w:pPr>
      <w:r w:rsidRPr="00980D68">
        <w:t>podpis autora</w:t>
      </w:r>
    </w:p>
    <w:p w14:paraId="00BA67F4" w14:textId="77777777" w:rsidR="001F6C8D" w:rsidRPr="00980D68" w:rsidRDefault="001F6C8D">
      <w:r w:rsidRPr="00980D68">
        <w:br w:type="page"/>
      </w:r>
    </w:p>
    <w:p w14:paraId="0A32AA79" w14:textId="77777777" w:rsidR="001F6C8D" w:rsidRPr="00980D68" w:rsidRDefault="008E23F8" w:rsidP="004B6F00">
      <w:pPr>
        <w:pStyle w:val="Nadpis1"/>
        <w:numPr>
          <w:ilvl w:val="0"/>
          <w:numId w:val="0"/>
        </w:numPr>
        <w:ind w:left="432" w:hanging="432"/>
      </w:pPr>
      <w:bookmarkStart w:id="28" w:name="_Toc468643993"/>
      <w:bookmarkStart w:id="29" w:name="_Toc469236432"/>
      <w:bookmarkStart w:id="30" w:name="_Toc470026114"/>
      <w:bookmarkStart w:id="31" w:name="_Toc470026994"/>
      <w:r w:rsidRPr="00980D68">
        <w:t>OBSAH</w:t>
      </w:r>
      <w:bookmarkEnd w:id="28"/>
      <w:bookmarkEnd w:id="29"/>
      <w:bookmarkEnd w:id="30"/>
      <w:bookmarkEnd w:id="31"/>
    </w:p>
    <w:sdt>
      <w:sdtPr>
        <w:id w:val="1267195275"/>
        <w:docPartObj>
          <w:docPartGallery w:val="Table of Contents"/>
          <w:docPartUnique/>
        </w:docPartObj>
      </w:sdtPr>
      <w:sdtEndPr>
        <w:rPr>
          <w:b/>
          <w:bCs/>
        </w:rPr>
      </w:sdtEndPr>
      <w:sdtContent>
        <w:p w14:paraId="4C436AD1" w14:textId="3B1D5D08" w:rsidR="00472AE3" w:rsidRDefault="004B6F00">
          <w:pPr>
            <w:pStyle w:val="Obsah1"/>
            <w:tabs>
              <w:tab w:val="right" w:leader="dot" w:pos="9062"/>
            </w:tabs>
            <w:rPr>
              <w:rFonts w:asciiTheme="minorHAnsi" w:eastAsiaTheme="minorEastAsia" w:hAnsiTheme="minorHAnsi"/>
              <w:noProof/>
              <w:sz w:val="22"/>
              <w:lang w:eastAsia="cs-CZ"/>
            </w:rPr>
          </w:pPr>
          <w:r w:rsidRPr="00980D68">
            <w:fldChar w:fldCharType="begin"/>
          </w:r>
          <w:r w:rsidRPr="00980D68">
            <w:instrText xml:space="preserve"> TOC \o "1-3" \h \z \u </w:instrText>
          </w:r>
          <w:r w:rsidRPr="00980D68">
            <w:fldChar w:fldCharType="separate"/>
          </w:r>
          <w:hyperlink w:anchor="_Toc470026987" w:history="1">
            <w:r w:rsidR="00472AE3" w:rsidRPr="009F79BB">
              <w:rPr>
                <w:rStyle w:val="Hypertextovodkaz"/>
                <w:noProof/>
              </w:rPr>
              <w:t>ABSTRAKT</w:t>
            </w:r>
            <w:r w:rsidR="00472AE3">
              <w:rPr>
                <w:noProof/>
                <w:webHidden/>
              </w:rPr>
              <w:tab/>
            </w:r>
            <w:r w:rsidR="00472AE3">
              <w:rPr>
                <w:noProof/>
                <w:webHidden/>
              </w:rPr>
              <w:fldChar w:fldCharType="begin"/>
            </w:r>
            <w:r w:rsidR="00472AE3">
              <w:rPr>
                <w:noProof/>
                <w:webHidden/>
              </w:rPr>
              <w:instrText xml:space="preserve"> PAGEREF _Toc470026987 \h </w:instrText>
            </w:r>
            <w:r w:rsidR="00472AE3">
              <w:rPr>
                <w:noProof/>
                <w:webHidden/>
              </w:rPr>
            </w:r>
            <w:r w:rsidR="00472AE3">
              <w:rPr>
                <w:noProof/>
                <w:webHidden/>
              </w:rPr>
              <w:fldChar w:fldCharType="separate"/>
            </w:r>
            <w:r w:rsidR="00472AE3">
              <w:rPr>
                <w:noProof/>
                <w:webHidden/>
              </w:rPr>
              <w:t>8</w:t>
            </w:r>
            <w:r w:rsidR="00472AE3">
              <w:rPr>
                <w:noProof/>
                <w:webHidden/>
              </w:rPr>
              <w:fldChar w:fldCharType="end"/>
            </w:r>
          </w:hyperlink>
        </w:p>
        <w:p w14:paraId="5165AE5D" w14:textId="64700A87" w:rsidR="00472AE3" w:rsidRDefault="00472AE3">
          <w:pPr>
            <w:pStyle w:val="Obsah1"/>
            <w:tabs>
              <w:tab w:val="right" w:leader="dot" w:pos="9062"/>
            </w:tabs>
            <w:rPr>
              <w:rFonts w:asciiTheme="minorHAnsi" w:eastAsiaTheme="minorEastAsia" w:hAnsiTheme="minorHAnsi"/>
              <w:noProof/>
              <w:sz w:val="22"/>
              <w:lang w:eastAsia="cs-CZ"/>
            </w:rPr>
          </w:pPr>
          <w:hyperlink w:anchor="_Toc470026988" w:history="1">
            <w:r w:rsidRPr="009F79BB">
              <w:rPr>
                <w:rStyle w:val="Hypertextovodkaz"/>
                <w:noProof/>
              </w:rPr>
              <w:t>ABSTRACT</w:t>
            </w:r>
            <w:r>
              <w:rPr>
                <w:noProof/>
                <w:webHidden/>
              </w:rPr>
              <w:tab/>
            </w:r>
            <w:r>
              <w:rPr>
                <w:noProof/>
                <w:webHidden/>
              </w:rPr>
              <w:fldChar w:fldCharType="begin"/>
            </w:r>
            <w:r>
              <w:rPr>
                <w:noProof/>
                <w:webHidden/>
              </w:rPr>
              <w:instrText xml:space="preserve"> PAGEREF _Toc470026988 \h </w:instrText>
            </w:r>
            <w:r>
              <w:rPr>
                <w:noProof/>
                <w:webHidden/>
              </w:rPr>
            </w:r>
            <w:r>
              <w:rPr>
                <w:noProof/>
                <w:webHidden/>
              </w:rPr>
              <w:fldChar w:fldCharType="separate"/>
            </w:r>
            <w:r>
              <w:rPr>
                <w:noProof/>
                <w:webHidden/>
              </w:rPr>
              <w:t>8</w:t>
            </w:r>
            <w:r>
              <w:rPr>
                <w:noProof/>
                <w:webHidden/>
              </w:rPr>
              <w:fldChar w:fldCharType="end"/>
            </w:r>
          </w:hyperlink>
        </w:p>
        <w:p w14:paraId="44DF08D7" w14:textId="671029FC" w:rsidR="00472AE3" w:rsidRDefault="00472AE3">
          <w:pPr>
            <w:pStyle w:val="Obsah1"/>
            <w:tabs>
              <w:tab w:val="right" w:leader="dot" w:pos="9062"/>
            </w:tabs>
            <w:rPr>
              <w:rFonts w:asciiTheme="minorHAnsi" w:eastAsiaTheme="minorEastAsia" w:hAnsiTheme="minorHAnsi"/>
              <w:noProof/>
              <w:sz w:val="22"/>
              <w:lang w:eastAsia="cs-CZ"/>
            </w:rPr>
          </w:pPr>
          <w:hyperlink w:anchor="_Toc470026989" w:history="1">
            <w:r w:rsidRPr="009F79BB">
              <w:rPr>
                <w:rStyle w:val="Hypertextovodkaz"/>
                <w:noProof/>
              </w:rPr>
              <w:t>KLÍČOVÁ SLOVA</w:t>
            </w:r>
            <w:r>
              <w:rPr>
                <w:noProof/>
                <w:webHidden/>
              </w:rPr>
              <w:tab/>
            </w:r>
            <w:r>
              <w:rPr>
                <w:noProof/>
                <w:webHidden/>
              </w:rPr>
              <w:fldChar w:fldCharType="begin"/>
            </w:r>
            <w:r>
              <w:rPr>
                <w:noProof/>
                <w:webHidden/>
              </w:rPr>
              <w:instrText xml:space="preserve"> PAGEREF _Toc470026989 \h </w:instrText>
            </w:r>
            <w:r>
              <w:rPr>
                <w:noProof/>
                <w:webHidden/>
              </w:rPr>
            </w:r>
            <w:r>
              <w:rPr>
                <w:noProof/>
                <w:webHidden/>
              </w:rPr>
              <w:fldChar w:fldCharType="separate"/>
            </w:r>
            <w:r>
              <w:rPr>
                <w:noProof/>
                <w:webHidden/>
              </w:rPr>
              <w:t>8</w:t>
            </w:r>
            <w:r>
              <w:rPr>
                <w:noProof/>
                <w:webHidden/>
              </w:rPr>
              <w:fldChar w:fldCharType="end"/>
            </w:r>
          </w:hyperlink>
        </w:p>
        <w:p w14:paraId="3B62FEE4" w14:textId="499567F2" w:rsidR="00472AE3" w:rsidRDefault="00472AE3">
          <w:pPr>
            <w:pStyle w:val="Obsah1"/>
            <w:tabs>
              <w:tab w:val="right" w:leader="dot" w:pos="9062"/>
            </w:tabs>
            <w:rPr>
              <w:rFonts w:asciiTheme="minorHAnsi" w:eastAsiaTheme="minorEastAsia" w:hAnsiTheme="minorHAnsi"/>
              <w:noProof/>
              <w:sz w:val="22"/>
              <w:lang w:eastAsia="cs-CZ"/>
            </w:rPr>
          </w:pPr>
          <w:hyperlink w:anchor="_Toc470026990" w:history="1">
            <w:r w:rsidRPr="009F79BB">
              <w:rPr>
                <w:rStyle w:val="Hypertextovodkaz"/>
                <w:noProof/>
              </w:rPr>
              <w:t>KEY WORDS</w:t>
            </w:r>
            <w:r>
              <w:rPr>
                <w:noProof/>
                <w:webHidden/>
              </w:rPr>
              <w:tab/>
            </w:r>
            <w:r>
              <w:rPr>
                <w:noProof/>
                <w:webHidden/>
              </w:rPr>
              <w:fldChar w:fldCharType="begin"/>
            </w:r>
            <w:r>
              <w:rPr>
                <w:noProof/>
                <w:webHidden/>
              </w:rPr>
              <w:instrText xml:space="preserve"> PAGEREF _Toc470026990 \h </w:instrText>
            </w:r>
            <w:r>
              <w:rPr>
                <w:noProof/>
                <w:webHidden/>
              </w:rPr>
            </w:r>
            <w:r>
              <w:rPr>
                <w:noProof/>
                <w:webHidden/>
              </w:rPr>
              <w:fldChar w:fldCharType="separate"/>
            </w:r>
            <w:r>
              <w:rPr>
                <w:noProof/>
                <w:webHidden/>
              </w:rPr>
              <w:t>8</w:t>
            </w:r>
            <w:r>
              <w:rPr>
                <w:noProof/>
                <w:webHidden/>
              </w:rPr>
              <w:fldChar w:fldCharType="end"/>
            </w:r>
          </w:hyperlink>
        </w:p>
        <w:p w14:paraId="5FD9420C" w14:textId="439F9F80" w:rsidR="00472AE3" w:rsidRDefault="00472AE3">
          <w:pPr>
            <w:pStyle w:val="Obsah1"/>
            <w:tabs>
              <w:tab w:val="right" w:leader="dot" w:pos="9062"/>
            </w:tabs>
            <w:rPr>
              <w:rFonts w:asciiTheme="minorHAnsi" w:eastAsiaTheme="minorEastAsia" w:hAnsiTheme="minorHAnsi"/>
              <w:noProof/>
              <w:sz w:val="22"/>
              <w:lang w:eastAsia="cs-CZ"/>
            </w:rPr>
          </w:pPr>
          <w:hyperlink w:anchor="_Toc470026991" w:history="1">
            <w:r w:rsidRPr="009F79BB">
              <w:rPr>
                <w:rStyle w:val="Hypertextovodkaz"/>
                <w:noProof/>
              </w:rPr>
              <w:t>BIBLIOGRAFICKÁ CITACE</w:t>
            </w:r>
            <w:r>
              <w:rPr>
                <w:noProof/>
                <w:webHidden/>
              </w:rPr>
              <w:tab/>
            </w:r>
            <w:r>
              <w:rPr>
                <w:noProof/>
                <w:webHidden/>
              </w:rPr>
              <w:fldChar w:fldCharType="begin"/>
            </w:r>
            <w:r>
              <w:rPr>
                <w:noProof/>
                <w:webHidden/>
              </w:rPr>
              <w:instrText xml:space="preserve"> PAGEREF _Toc470026991 \h </w:instrText>
            </w:r>
            <w:r>
              <w:rPr>
                <w:noProof/>
                <w:webHidden/>
              </w:rPr>
            </w:r>
            <w:r>
              <w:rPr>
                <w:noProof/>
                <w:webHidden/>
              </w:rPr>
              <w:fldChar w:fldCharType="separate"/>
            </w:r>
            <w:r>
              <w:rPr>
                <w:noProof/>
                <w:webHidden/>
              </w:rPr>
              <w:t>9</w:t>
            </w:r>
            <w:r>
              <w:rPr>
                <w:noProof/>
                <w:webHidden/>
              </w:rPr>
              <w:fldChar w:fldCharType="end"/>
            </w:r>
          </w:hyperlink>
        </w:p>
        <w:p w14:paraId="2CC7C2AB" w14:textId="0743AF35" w:rsidR="00472AE3" w:rsidRDefault="00472AE3">
          <w:pPr>
            <w:pStyle w:val="Obsah1"/>
            <w:tabs>
              <w:tab w:val="right" w:leader="dot" w:pos="9062"/>
            </w:tabs>
            <w:rPr>
              <w:rFonts w:asciiTheme="minorHAnsi" w:eastAsiaTheme="minorEastAsia" w:hAnsiTheme="minorHAnsi"/>
              <w:noProof/>
              <w:sz w:val="22"/>
              <w:lang w:eastAsia="cs-CZ"/>
            </w:rPr>
          </w:pPr>
          <w:hyperlink w:anchor="_Toc470026992" w:history="1">
            <w:r w:rsidRPr="009F79BB">
              <w:rPr>
                <w:rStyle w:val="Hypertextovodkaz"/>
                <w:noProof/>
              </w:rPr>
              <w:t>PROHLÁŠENÍ</w:t>
            </w:r>
            <w:r>
              <w:rPr>
                <w:noProof/>
                <w:webHidden/>
              </w:rPr>
              <w:tab/>
            </w:r>
            <w:r>
              <w:rPr>
                <w:noProof/>
                <w:webHidden/>
              </w:rPr>
              <w:fldChar w:fldCharType="begin"/>
            </w:r>
            <w:r>
              <w:rPr>
                <w:noProof/>
                <w:webHidden/>
              </w:rPr>
              <w:instrText xml:space="preserve"> PAGEREF _Toc470026992 \h </w:instrText>
            </w:r>
            <w:r>
              <w:rPr>
                <w:noProof/>
                <w:webHidden/>
              </w:rPr>
            </w:r>
            <w:r>
              <w:rPr>
                <w:noProof/>
                <w:webHidden/>
              </w:rPr>
              <w:fldChar w:fldCharType="separate"/>
            </w:r>
            <w:r>
              <w:rPr>
                <w:noProof/>
                <w:webHidden/>
              </w:rPr>
              <w:t>10</w:t>
            </w:r>
            <w:r>
              <w:rPr>
                <w:noProof/>
                <w:webHidden/>
              </w:rPr>
              <w:fldChar w:fldCharType="end"/>
            </w:r>
          </w:hyperlink>
        </w:p>
        <w:p w14:paraId="0683DAB7" w14:textId="561BD025" w:rsidR="00472AE3" w:rsidRDefault="00472AE3">
          <w:pPr>
            <w:pStyle w:val="Obsah1"/>
            <w:tabs>
              <w:tab w:val="right" w:leader="dot" w:pos="9062"/>
            </w:tabs>
            <w:rPr>
              <w:rFonts w:asciiTheme="minorHAnsi" w:eastAsiaTheme="minorEastAsia" w:hAnsiTheme="minorHAnsi"/>
              <w:noProof/>
              <w:sz w:val="22"/>
              <w:lang w:eastAsia="cs-CZ"/>
            </w:rPr>
          </w:pPr>
          <w:hyperlink w:anchor="_Toc470026993" w:history="1">
            <w:r w:rsidRPr="009F79BB">
              <w:rPr>
                <w:rStyle w:val="Hypertextovodkaz"/>
                <w:noProof/>
              </w:rPr>
              <w:t>PODĚKOVÁNÍ</w:t>
            </w:r>
            <w:r>
              <w:rPr>
                <w:noProof/>
                <w:webHidden/>
              </w:rPr>
              <w:tab/>
            </w:r>
            <w:r>
              <w:rPr>
                <w:noProof/>
                <w:webHidden/>
              </w:rPr>
              <w:fldChar w:fldCharType="begin"/>
            </w:r>
            <w:r>
              <w:rPr>
                <w:noProof/>
                <w:webHidden/>
              </w:rPr>
              <w:instrText xml:space="preserve"> PAGEREF _Toc470026993 \h </w:instrText>
            </w:r>
            <w:r>
              <w:rPr>
                <w:noProof/>
                <w:webHidden/>
              </w:rPr>
            </w:r>
            <w:r>
              <w:rPr>
                <w:noProof/>
                <w:webHidden/>
              </w:rPr>
              <w:fldChar w:fldCharType="separate"/>
            </w:r>
            <w:r>
              <w:rPr>
                <w:noProof/>
                <w:webHidden/>
              </w:rPr>
              <w:t>10</w:t>
            </w:r>
            <w:r>
              <w:rPr>
                <w:noProof/>
                <w:webHidden/>
              </w:rPr>
              <w:fldChar w:fldCharType="end"/>
            </w:r>
          </w:hyperlink>
        </w:p>
        <w:p w14:paraId="0B6A41A0" w14:textId="24E8EC36" w:rsidR="00472AE3" w:rsidRDefault="00472AE3">
          <w:pPr>
            <w:pStyle w:val="Obsah1"/>
            <w:tabs>
              <w:tab w:val="right" w:leader="dot" w:pos="9062"/>
            </w:tabs>
            <w:rPr>
              <w:rFonts w:asciiTheme="minorHAnsi" w:eastAsiaTheme="minorEastAsia" w:hAnsiTheme="minorHAnsi"/>
              <w:noProof/>
              <w:sz w:val="22"/>
              <w:lang w:eastAsia="cs-CZ"/>
            </w:rPr>
          </w:pPr>
          <w:hyperlink w:anchor="_Toc470026994" w:history="1">
            <w:r w:rsidRPr="009F79BB">
              <w:rPr>
                <w:rStyle w:val="Hypertextovodkaz"/>
                <w:noProof/>
              </w:rPr>
              <w:t>OBSAH</w:t>
            </w:r>
            <w:r>
              <w:rPr>
                <w:noProof/>
                <w:webHidden/>
              </w:rPr>
              <w:tab/>
            </w:r>
            <w:r>
              <w:rPr>
                <w:noProof/>
                <w:webHidden/>
              </w:rPr>
              <w:fldChar w:fldCharType="begin"/>
            </w:r>
            <w:r>
              <w:rPr>
                <w:noProof/>
                <w:webHidden/>
              </w:rPr>
              <w:instrText xml:space="preserve"> PAGEREF _Toc470026994 \h </w:instrText>
            </w:r>
            <w:r>
              <w:rPr>
                <w:noProof/>
                <w:webHidden/>
              </w:rPr>
            </w:r>
            <w:r>
              <w:rPr>
                <w:noProof/>
                <w:webHidden/>
              </w:rPr>
              <w:fldChar w:fldCharType="separate"/>
            </w:r>
            <w:r>
              <w:rPr>
                <w:noProof/>
                <w:webHidden/>
              </w:rPr>
              <w:t>11</w:t>
            </w:r>
            <w:r>
              <w:rPr>
                <w:noProof/>
                <w:webHidden/>
              </w:rPr>
              <w:fldChar w:fldCharType="end"/>
            </w:r>
          </w:hyperlink>
        </w:p>
        <w:p w14:paraId="066451DF" w14:textId="75BDAC75" w:rsidR="00472AE3" w:rsidRDefault="00472AE3">
          <w:pPr>
            <w:pStyle w:val="Obsah1"/>
            <w:tabs>
              <w:tab w:val="right" w:leader="dot" w:pos="9062"/>
            </w:tabs>
            <w:rPr>
              <w:rFonts w:asciiTheme="minorHAnsi" w:eastAsiaTheme="minorEastAsia" w:hAnsiTheme="minorHAnsi"/>
              <w:noProof/>
              <w:sz w:val="22"/>
              <w:lang w:eastAsia="cs-CZ"/>
            </w:rPr>
          </w:pPr>
          <w:hyperlink w:anchor="_Toc470026995" w:history="1">
            <w:r w:rsidRPr="009F79BB">
              <w:rPr>
                <w:rStyle w:val="Hypertextovodkaz"/>
                <w:noProof/>
              </w:rPr>
              <w:t>SEZNAM OBRÁZKŮ</w:t>
            </w:r>
            <w:r>
              <w:rPr>
                <w:noProof/>
                <w:webHidden/>
              </w:rPr>
              <w:tab/>
            </w:r>
            <w:r>
              <w:rPr>
                <w:noProof/>
                <w:webHidden/>
              </w:rPr>
              <w:fldChar w:fldCharType="begin"/>
            </w:r>
            <w:r>
              <w:rPr>
                <w:noProof/>
                <w:webHidden/>
              </w:rPr>
              <w:instrText xml:space="preserve"> PAGEREF _Toc470026995 \h </w:instrText>
            </w:r>
            <w:r>
              <w:rPr>
                <w:noProof/>
                <w:webHidden/>
              </w:rPr>
            </w:r>
            <w:r>
              <w:rPr>
                <w:noProof/>
                <w:webHidden/>
              </w:rPr>
              <w:fldChar w:fldCharType="separate"/>
            </w:r>
            <w:r>
              <w:rPr>
                <w:noProof/>
                <w:webHidden/>
              </w:rPr>
              <w:t>12</w:t>
            </w:r>
            <w:r>
              <w:rPr>
                <w:noProof/>
                <w:webHidden/>
              </w:rPr>
              <w:fldChar w:fldCharType="end"/>
            </w:r>
          </w:hyperlink>
        </w:p>
        <w:p w14:paraId="51A59B12" w14:textId="627F9B6C" w:rsidR="00472AE3" w:rsidRDefault="00472AE3">
          <w:pPr>
            <w:pStyle w:val="Obsah1"/>
            <w:tabs>
              <w:tab w:val="right" w:leader="dot" w:pos="9062"/>
            </w:tabs>
            <w:rPr>
              <w:rFonts w:asciiTheme="minorHAnsi" w:eastAsiaTheme="minorEastAsia" w:hAnsiTheme="minorHAnsi"/>
              <w:noProof/>
              <w:sz w:val="22"/>
              <w:lang w:eastAsia="cs-CZ"/>
            </w:rPr>
          </w:pPr>
          <w:hyperlink w:anchor="_Toc470026996" w:history="1">
            <w:r w:rsidRPr="009F79BB">
              <w:rPr>
                <w:rStyle w:val="Hypertextovodkaz"/>
                <w:noProof/>
              </w:rPr>
              <w:t>ÚVOD</w:t>
            </w:r>
            <w:r>
              <w:rPr>
                <w:noProof/>
                <w:webHidden/>
              </w:rPr>
              <w:tab/>
            </w:r>
            <w:r>
              <w:rPr>
                <w:noProof/>
                <w:webHidden/>
              </w:rPr>
              <w:fldChar w:fldCharType="begin"/>
            </w:r>
            <w:r>
              <w:rPr>
                <w:noProof/>
                <w:webHidden/>
              </w:rPr>
              <w:instrText xml:space="preserve"> PAGEREF _Toc470026996 \h </w:instrText>
            </w:r>
            <w:r>
              <w:rPr>
                <w:noProof/>
                <w:webHidden/>
              </w:rPr>
            </w:r>
            <w:r>
              <w:rPr>
                <w:noProof/>
                <w:webHidden/>
              </w:rPr>
              <w:fldChar w:fldCharType="separate"/>
            </w:r>
            <w:r>
              <w:rPr>
                <w:noProof/>
                <w:webHidden/>
              </w:rPr>
              <w:t>8</w:t>
            </w:r>
            <w:r>
              <w:rPr>
                <w:noProof/>
                <w:webHidden/>
              </w:rPr>
              <w:fldChar w:fldCharType="end"/>
            </w:r>
          </w:hyperlink>
        </w:p>
        <w:p w14:paraId="593AF12E" w14:textId="2D9FE9AD" w:rsidR="00472AE3" w:rsidRDefault="00472AE3">
          <w:pPr>
            <w:pStyle w:val="Obsah1"/>
            <w:tabs>
              <w:tab w:val="left" w:pos="480"/>
              <w:tab w:val="right" w:leader="dot" w:pos="9062"/>
            </w:tabs>
            <w:rPr>
              <w:rFonts w:asciiTheme="minorHAnsi" w:eastAsiaTheme="minorEastAsia" w:hAnsiTheme="minorHAnsi"/>
              <w:noProof/>
              <w:sz w:val="22"/>
              <w:lang w:eastAsia="cs-CZ"/>
            </w:rPr>
          </w:pPr>
          <w:hyperlink w:anchor="_Toc470026997" w:history="1">
            <w:r w:rsidRPr="009F79BB">
              <w:rPr>
                <w:rStyle w:val="Hypertextovodkaz"/>
                <w:noProof/>
              </w:rPr>
              <w:t>1</w:t>
            </w:r>
            <w:r>
              <w:rPr>
                <w:rFonts w:asciiTheme="minorHAnsi" w:eastAsiaTheme="minorEastAsia" w:hAnsiTheme="minorHAnsi"/>
                <w:noProof/>
                <w:sz w:val="22"/>
                <w:lang w:eastAsia="cs-CZ"/>
              </w:rPr>
              <w:tab/>
            </w:r>
            <w:r w:rsidRPr="009F79BB">
              <w:rPr>
                <w:rStyle w:val="Hypertextovodkaz"/>
                <w:noProof/>
              </w:rPr>
              <w:t>PŘEDZPRACOVÁNÍ OBRAZU</w:t>
            </w:r>
            <w:r>
              <w:rPr>
                <w:noProof/>
                <w:webHidden/>
              </w:rPr>
              <w:tab/>
            </w:r>
            <w:r>
              <w:rPr>
                <w:noProof/>
                <w:webHidden/>
              </w:rPr>
              <w:fldChar w:fldCharType="begin"/>
            </w:r>
            <w:r>
              <w:rPr>
                <w:noProof/>
                <w:webHidden/>
              </w:rPr>
              <w:instrText xml:space="preserve"> PAGEREF _Toc470026997 \h </w:instrText>
            </w:r>
            <w:r>
              <w:rPr>
                <w:noProof/>
                <w:webHidden/>
              </w:rPr>
            </w:r>
            <w:r>
              <w:rPr>
                <w:noProof/>
                <w:webHidden/>
              </w:rPr>
              <w:fldChar w:fldCharType="separate"/>
            </w:r>
            <w:r>
              <w:rPr>
                <w:noProof/>
                <w:webHidden/>
              </w:rPr>
              <w:t>9</w:t>
            </w:r>
            <w:r>
              <w:rPr>
                <w:noProof/>
                <w:webHidden/>
              </w:rPr>
              <w:fldChar w:fldCharType="end"/>
            </w:r>
          </w:hyperlink>
        </w:p>
        <w:p w14:paraId="45436447" w14:textId="476AA7DC" w:rsidR="00472AE3" w:rsidRDefault="00472AE3">
          <w:pPr>
            <w:pStyle w:val="Obsah2"/>
            <w:tabs>
              <w:tab w:val="left" w:pos="880"/>
              <w:tab w:val="right" w:leader="dot" w:pos="9062"/>
            </w:tabs>
            <w:rPr>
              <w:rFonts w:asciiTheme="minorHAnsi" w:eastAsiaTheme="minorEastAsia" w:hAnsiTheme="minorHAnsi"/>
              <w:noProof/>
              <w:sz w:val="22"/>
              <w:lang w:eastAsia="cs-CZ"/>
            </w:rPr>
          </w:pPr>
          <w:hyperlink w:anchor="_Toc470026998" w:history="1">
            <w:r w:rsidRPr="009F79BB">
              <w:rPr>
                <w:rStyle w:val="Hypertextovodkaz"/>
                <w:noProof/>
              </w:rPr>
              <w:t>1.1</w:t>
            </w:r>
            <w:r>
              <w:rPr>
                <w:rFonts w:asciiTheme="minorHAnsi" w:eastAsiaTheme="minorEastAsia" w:hAnsiTheme="minorHAnsi"/>
                <w:noProof/>
                <w:sz w:val="22"/>
                <w:lang w:eastAsia="cs-CZ"/>
              </w:rPr>
              <w:tab/>
            </w:r>
            <w:r w:rsidRPr="009F79BB">
              <w:rPr>
                <w:rStyle w:val="Hypertextovodkaz"/>
                <w:noProof/>
              </w:rPr>
              <w:t>Normalizace obrazu</w:t>
            </w:r>
            <w:r>
              <w:rPr>
                <w:noProof/>
                <w:webHidden/>
              </w:rPr>
              <w:tab/>
            </w:r>
            <w:r>
              <w:rPr>
                <w:noProof/>
                <w:webHidden/>
              </w:rPr>
              <w:fldChar w:fldCharType="begin"/>
            </w:r>
            <w:r>
              <w:rPr>
                <w:noProof/>
                <w:webHidden/>
              </w:rPr>
              <w:instrText xml:space="preserve"> PAGEREF _Toc470026998 \h </w:instrText>
            </w:r>
            <w:r>
              <w:rPr>
                <w:noProof/>
                <w:webHidden/>
              </w:rPr>
            </w:r>
            <w:r>
              <w:rPr>
                <w:noProof/>
                <w:webHidden/>
              </w:rPr>
              <w:fldChar w:fldCharType="separate"/>
            </w:r>
            <w:r>
              <w:rPr>
                <w:noProof/>
                <w:webHidden/>
              </w:rPr>
              <w:t>9</w:t>
            </w:r>
            <w:r>
              <w:rPr>
                <w:noProof/>
                <w:webHidden/>
              </w:rPr>
              <w:fldChar w:fldCharType="end"/>
            </w:r>
          </w:hyperlink>
        </w:p>
        <w:p w14:paraId="456AC738" w14:textId="4CA7CB06" w:rsidR="00472AE3" w:rsidRDefault="00472AE3">
          <w:pPr>
            <w:pStyle w:val="Obsah3"/>
            <w:tabs>
              <w:tab w:val="left" w:pos="1320"/>
              <w:tab w:val="right" w:leader="dot" w:pos="9062"/>
            </w:tabs>
            <w:rPr>
              <w:rFonts w:asciiTheme="minorHAnsi" w:eastAsiaTheme="minorEastAsia" w:hAnsiTheme="minorHAnsi"/>
              <w:noProof/>
              <w:sz w:val="22"/>
              <w:lang w:eastAsia="cs-CZ"/>
            </w:rPr>
          </w:pPr>
          <w:hyperlink w:anchor="_Toc470026999" w:history="1">
            <w:r w:rsidRPr="009F79BB">
              <w:rPr>
                <w:rStyle w:val="Hypertextovodkaz"/>
                <w:noProof/>
              </w:rPr>
              <w:t>1.1.1</w:t>
            </w:r>
            <w:r>
              <w:rPr>
                <w:rFonts w:asciiTheme="minorHAnsi" w:eastAsiaTheme="minorEastAsia" w:hAnsiTheme="minorHAnsi"/>
                <w:noProof/>
                <w:sz w:val="22"/>
                <w:lang w:eastAsia="cs-CZ"/>
              </w:rPr>
              <w:tab/>
            </w:r>
            <w:r w:rsidRPr="009F79BB">
              <w:rPr>
                <w:rStyle w:val="Hypertextovodkaz"/>
                <w:noProof/>
              </w:rPr>
              <w:t>Detekce rohů displeje</w:t>
            </w:r>
            <w:r>
              <w:rPr>
                <w:noProof/>
                <w:webHidden/>
              </w:rPr>
              <w:tab/>
            </w:r>
            <w:r>
              <w:rPr>
                <w:noProof/>
                <w:webHidden/>
              </w:rPr>
              <w:fldChar w:fldCharType="begin"/>
            </w:r>
            <w:r>
              <w:rPr>
                <w:noProof/>
                <w:webHidden/>
              </w:rPr>
              <w:instrText xml:space="preserve"> PAGEREF _Toc470026999 \h </w:instrText>
            </w:r>
            <w:r>
              <w:rPr>
                <w:noProof/>
                <w:webHidden/>
              </w:rPr>
            </w:r>
            <w:r>
              <w:rPr>
                <w:noProof/>
                <w:webHidden/>
              </w:rPr>
              <w:fldChar w:fldCharType="separate"/>
            </w:r>
            <w:r>
              <w:rPr>
                <w:noProof/>
                <w:webHidden/>
              </w:rPr>
              <w:t>9</w:t>
            </w:r>
            <w:r>
              <w:rPr>
                <w:noProof/>
                <w:webHidden/>
              </w:rPr>
              <w:fldChar w:fldCharType="end"/>
            </w:r>
          </w:hyperlink>
        </w:p>
        <w:p w14:paraId="2C697780" w14:textId="24992A4D" w:rsidR="00472AE3" w:rsidRDefault="00472AE3">
          <w:pPr>
            <w:pStyle w:val="Obsah3"/>
            <w:tabs>
              <w:tab w:val="left" w:pos="1320"/>
              <w:tab w:val="right" w:leader="dot" w:pos="9062"/>
            </w:tabs>
            <w:rPr>
              <w:rFonts w:asciiTheme="minorHAnsi" w:eastAsiaTheme="minorEastAsia" w:hAnsiTheme="minorHAnsi"/>
              <w:noProof/>
              <w:sz w:val="22"/>
              <w:lang w:eastAsia="cs-CZ"/>
            </w:rPr>
          </w:pPr>
          <w:hyperlink w:anchor="_Toc470027000" w:history="1">
            <w:r w:rsidRPr="009F79BB">
              <w:rPr>
                <w:rStyle w:val="Hypertextovodkaz"/>
                <w:noProof/>
              </w:rPr>
              <w:t>1.1.2</w:t>
            </w:r>
            <w:r>
              <w:rPr>
                <w:rFonts w:asciiTheme="minorHAnsi" w:eastAsiaTheme="minorEastAsia" w:hAnsiTheme="minorHAnsi"/>
                <w:noProof/>
                <w:sz w:val="22"/>
                <w:lang w:eastAsia="cs-CZ"/>
              </w:rPr>
              <w:tab/>
            </w:r>
            <w:r w:rsidRPr="009F79BB">
              <w:rPr>
                <w:rStyle w:val="Hypertextovodkaz"/>
                <w:noProof/>
              </w:rPr>
              <w:t>Normalizace jasu</w:t>
            </w:r>
            <w:r>
              <w:rPr>
                <w:noProof/>
                <w:webHidden/>
              </w:rPr>
              <w:tab/>
            </w:r>
            <w:r>
              <w:rPr>
                <w:noProof/>
                <w:webHidden/>
              </w:rPr>
              <w:fldChar w:fldCharType="begin"/>
            </w:r>
            <w:r>
              <w:rPr>
                <w:noProof/>
                <w:webHidden/>
              </w:rPr>
              <w:instrText xml:space="preserve"> PAGEREF _Toc470027000 \h </w:instrText>
            </w:r>
            <w:r>
              <w:rPr>
                <w:noProof/>
                <w:webHidden/>
              </w:rPr>
            </w:r>
            <w:r>
              <w:rPr>
                <w:noProof/>
                <w:webHidden/>
              </w:rPr>
              <w:fldChar w:fldCharType="separate"/>
            </w:r>
            <w:r>
              <w:rPr>
                <w:noProof/>
                <w:webHidden/>
              </w:rPr>
              <w:t>10</w:t>
            </w:r>
            <w:r>
              <w:rPr>
                <w:noProof/>
                <w:webHidden/>
              </w:rPr>
              <w:fldChar w:fldCharType="end"/>
            </w:r>
          </w:hyperlink>
        </w:p>
        <w:p w14:paraId="651A4044" w14:textId="0269167E" w:rsidR="00472AE3" w:rsidRDefault="00472AE3">
          <w:pPr>
            <w:pStyle w:val="Obsah2"/>
            <w:tabs>
              <w:tab w:val="left" w:pos="880"/>
              <w:tab w:val="right" w:leader="dot" w:pos="9062"/>
            </w:tabs>
            <w:rPr>
              <w:rFonts w:asciiTheme="minorHAnsi" w:eastAsiaTheme="minorEastAsia" w:hAnsiTheme="minorHAnsi"/>
              <w:noProof/>
              <w:sz w:val="22"/>
              <w:lang w:eastAsia="cs-CZ"/>
            </w:rPr>
          </w:pPr>
          <w:hyperlink w:anchor="_Toc470027001" w:history="1">
            <w:r w:rsidRPr="009F79BB">
              <w:rPr>
                <w:rStyle w:val="Hypertextovodkaz"/>
                <w:noProof/>
              </w:rPr>
              <w:t>1.2</w:t>
            </w:r>
            <w:r>
              <w:rPr>
                <w:rFonts w:asciiTheme="minorHAnsi" w:eastAsiaTheme="minorEastAsia" w:hAnsiTheme="minorHAnsi"/>
                <w:noProof/>
                <w:sz w:val="22"/>
                <w:lang w:eastAsia="cs-CZ"/>
              </w:rPr>
              <w:tab/>
            </w:r>
            <w:r w:rsidRPr="009F79BB">
              <w:rPr>
                <w:rStyle w:val="Hypertextovodkaz"/>
                <w:noProof/>
              </w:rPr>
              <w:t>Redukce šumu</w:t>
            </w:r>
            <w:r>
              <w:rPr>
                <w:noProof/>
                <w:webHidden/>
              </w:rPr>
              <w:tab/>
            </w:r>
            <w:r>
              <w:rPr>
                <w:noProof/>
                <w:webHidden/>
              </w:rPr>
              <w:fldChar w:fldCharType="begin"/>
            </w:r>
            <w:r>
              <w:rPr>
                <w:noProof/>
                <w:webHidden/>
              </w:rPr>
              <w:instrText xml:space="preserve"> PAGEREF _Toc470027001 \h </w:instrText>
            </w:r>
            <w:r>
              <w:rPr>
                <w:noProof/>
                <w:webHidden/>
              </w:rPr>
            </w:r>
            <w:r>
              <w:rPr>
                <w:noProof/>
                <w:webHidden/>
              </w:rPr>
              <w:fldChar w:fldCharType="separate"/>
            </w:r>
            <w:r>
              <w:rPr>
                <w:noProof/>
                <w:webHidden/>
              </w:rPr>
              <w:t>11</w:t>
            </w:r>
            <w:r>
              <w:rPr>
                <w:noProof/>
                <w:webHidden/>
              </w:rPr>
              <w:fldChar w:fldCharType="end"/>
            </w:r>
          </w:hyperlink>
        </w:p>
        <w:p w14:paraId="3B205795" w14:textId="747F9BDE" w:rsidR="00472AE3" w:rsidRDefault="00472AE3">
          <w:pPr>
            <w:pStyle w:val="Obsah1"/>
            <w:tabs>
              <w:tab w:val="left" w:pos="480"/>
              <w:tab w:val="right" w:leader="dot" w:pos="9062"/>
            </w:tabs>
            <w:rPr>
              <w:rFonts w:asciiTheme="minorHAnsi" w:eastAsiaTheme="minorEastAsia" w:hAnsiTheme="minorHAnsi"/>
              <w:noProof/>
              <w:sz w:val="22"/>
              <w:lang w:eastAsia="cs-CZ"/>
            </w:rPr>
          </w:pPr>
          <w:hyperlink w:anchor="_Toc470027002" w:history="1">
            <w:r w:rsidRPr="009F79BB">
              <w:rPr>
                <w:rStyle w:val="Hypertextovodkaz"/>
                <w:noProof/>
              </w:rPr>
              <w:t>2</w:t>
            </w:r>
            <w:r>
              <w:rPr>
                <w:rFonts w:asciiTheme="minorHAnsi" w:eastAsiaTheme="minorEastAsia" w:hAnsiTheme="minorHAnsi"/>
                <w:noProof/>
                <w:sz w:val="22"/>
                <w:lang w:eastAsia="cs-CZ"/>
              </w:rPr>
              <w:tab/>
            </w:r>
            <w:r w:rsidRPr="009F79BB">
              <w:rPr>
                <w:rStyle w:val="Hypertextovodkaz"/>
                <w:noProof/>
              </w:rPr>
              <w:t>DETEKCE OBRAZOVEK</w:t>
            </w:r>
            <w:r>
              <w:rPr>
                <w:noProof/>
                <w:webHidden/>
              </w:rPr>
              <w:tab/>
            </w:r>
            <w:r>
              <w:rPr>
                <w:noProof/>
                <w:webHidden/>
              </w:rPr>
              <w:fldChar w:fldCharType="begin"/>
            </w:r>
            <w:r>
              <w:rPr>
                <w:noProof/>
                <w:webHidden/>
              </w:rPr>
              <w:instrText xml:space="preserve"> PAGEREF _Toc470027002 \h </w:instrText>
            </w:r>
            <w:r>
              <w:rPr>
                <w:noProof/>
                <w:webHidden/>
              </w:rPr>
            </w:r>
            <w:r>
              <w:rPr>
                <w:noProof/>
                <w:webHidden/>
              </w:rPr>
              <w:fldChar w:fldCharType="separate"/>
            </w:r>
            <w:r>
              <w:rPr>
                <w:noProof/>
                <w:webHidden/>
              </w:rPr>
              <w:t>13</w:t>
            </w:r>
            <w:r>
              <w:rPr>
                <w:noProof/>
                <w:webHidden/>
              </w:rPr>
              <w:fldChar w:fldCharType="end"/>
            </w:r>
          </w:hyperlink>
        </w:p>
        <w:p w14:paraId="62CCB1AA" w14:textId="506FF941" w:rsidR="00472AE3" w:rsidRDefault="00472AE3">
          <w:pPr>
            <w:pStyle w:val="Obsah2"/>
            <w:tabs>
              <w:tab w:val="left" w:pos="880"/>
              <w:tab w:val="right" w:leader="dot" w:pos="9062"/>
            </w:tabs>
            <w:rPr>
              <w:rFonts w:asciiTheme="minorHAnsi" w:eastAsiaTheme="minorEastAsia" w:hAnsiTheme="minorHAnsi"/>
              <w:noProof/>
              <w:sz w:val="22"/>
              <w:lang w:eastAsia="cs-CZ"/>
            </w:rPr>
          </w:pPr>
          <w:hyperlink w:anchor="_Toc470027003" w:history="1">
            <w:r w:rsidRPr="009F79BB">
              <w:rPr>
                <w:rStyle w:val="Hypertextovodkaz"/>
                <w:noProof/>
              </w:rPr>
              <w:t>2.1</w:t>
            </w:r>
            <w:r>
              <w:rPr>
                <w:rFonts w:asciiTheme="minorHAnsi" w:eastAsiaTheme="minorEastAsia" w:hAnsiTheme="minorHAnsi"/>
                <w:noProof/>
                <w:sz w:val="22"/>
                <w:lang w:eastAsia="cs-CZ"/>
              </w:rPr>
              <w:tab/>
            </w:r>
            <w:r w:rsidRPr="009F79BB">
              <w:rPr>
                <w:rStyle w:val="Hypertextovodkaz"/>
                <w:noProof/>
              </w:rPr>
              <w:t>Detekce zajímavých bodů v obraze</w:t>
            </w:r>
            <w:r>
              <w:rPr>
                <w:noProof/>
                <w:webHidden/>
              </w:rPr>
              <w:tab/>
            </w:r>
            <w:r>
              <w:rPr>
                <w:noProof/>
                <w:webHidden/>
              </w:rPr>
              <w:fldChar w:fldCharType="begin"/>
            </w:r>
            <w:r>
              <w:rPr>
                <w:noProof/>
                <w:webHidden/>
              </w:rPr>
              <w:instrText xml:space="preserve"> PAGEREF _Toc470027003 \h </w:instrText>
            </w:r>
            <w:r>
              <w:rPr>
                <w:noProof/>
                <w:webHidden/>
              </w:rPr>
            </w:r>
            <w:r>
              <w:rPr>
                <w:noProof/>
                <w:webHidden/>
              </w:rPr>
              <w:fldChar w:fldCharType="separate"/>
            </w:r>
            <w:r>
              <w:rPr>
                <w:noProof/>
                <w:webHidden/>
              </w:rPr>
              <w:t>15</w:t>
            </w:r>
            <w:r>
              <w:rPr>
                <w:noProof/>
                <w:webHidden/>
              </w:rPr>
              <w:fldChar w:fldCharType="end"/>
            </w:r>
          </w:hyperlink>
        </w:p>
        <w:p w14:paraId="61C8ABFC" w14:textId="745FA76D" w:rsidR="00472AE3" w:rsidRDefault="00472AE3">
          <w:pPr>
            <w:pStyle w:val="Obsah3"/>
            <w:tabs>
              <w:tab w:val="left" w:pos="1320"/>
              <w:tab w:val="right" w:leader="dot" w:pos="9062"/>
            </w:tabs>
            <w:rPr>
              <w:rFonts w:asciiTheme="minorHAnsi" w:eastAsiaTheme="minorEastAsia" w:hAnsiTheme="minorHAnsi"/>
              <w:noProof/>
              <w:sz w:val="22"/>
              <w:lang w:eastAsia="cs-CZ"/>
            </w:rPr>
          </w:pPr>
          <w:hyperlink w:anchor="_Toc470027004" w:history="1">
            <w:r w:rsidRPr="009F79BB">
              <w:rPr>
                <w:rStyle w:val="Hypertextovodkaz"/>
                <w:noProof/>
              </w:rPr>
              <w:t>2.1.1</w:t>
            </w:r>
            <w:r>
              <w:rPr>
                <w:rFonts w:asciiTheme="minorHAnsi" w:eastAsiaTheme="minorEastAsia" w:hAnsiTheme="minorHAnsi"/>
                <w:noProof/>
                <w:sz w:val="22"/>
                <w:lang w:eastAsia="cs-CZ"/>
              </w:rPr>
              <w:tab/>
            </w:r>
            <w:r w:rsidRPr="009F79BB">
              <w:rPr>
                <w:rStyle w:val="Hypertextovodkaz"/>
                <w:noProof/>
              </w:rPr>
              <w:t>Harissův detektor rohů</w:t>
            </w:r>
            <w:r>
              <w:rPr>
                <w:noProof/>
                <w:webHidden/>
              </w:rPr>
              <w:tab/>
            </w:r>
            <w:r>
              <w:rPr>
                <w:noProof/>
                <w:webHidden/>
              </w:rPr>
              <w:fldChar w:fldCharType="begin"/>
            </w:r>
            <w:r>
              <w:rPr>
                <w:noProof/>
                <w:webHidden/>
              </w:rPr>
              <w:instrText xml:space="preserve"> PAGEREF _Toc470027004 \h </w:instrText>
            </w:r>
            <w:r>
              <w:rPr>
                <w:noProof/>
                <w:webHidden/>
              </w:rPr>
            </w:r>
            <w:r>
              <w:rPr>
                <w:noProof/>
                <w:webHidden/>
              </w:rPr>
              <w:fldChar w:fldCharType="separate"/>
            </w:r>
            <w:r>
              <w:rPr>
                <w:noProof/>
                <w:webHidden/>
              </w:rPr>
              <w:t>15</w:t>
            </w:r>
            <w:r>
              <w:rPr>
                <w:noProof/>
                <w:webHidden/>
              </w:rPr>
              <w:fldChar w:fldCharType="end"/>
            </w:r>
          </w:hyperlink>
        </w:p>
        <w:p w14:paraId="6A7ACB98" w14:textId="15FF9837" w:rsidR="00472AE3" w:rsidRDefault="00472AE3">
          <w:pPr>
            <w:pStyle w:val="Obsah3"/>
            <w:tabs>
              <w:tab w:val="left" w:pos="1320"/>
              <w:tab w:val="right" w:leader="dot" w:pos="9062"/>
            </w:tabs>
            <w:rPr>
              <w:rFonts w:asciiTheme="minorHAnsi" w:eastAsiaTheme="minorEastAsia" w:hAnsiTheme="minorHAnsi"/>
              <w:noProof/>
              <w:sz w:val="22"/>
              <w:lang w:eastAsia="cs-CZ"/>
            </w:rPr>
          </w:pPr>
          <w:hyperlink w:anchor="_Toc470027005" w:history="1">
            <w:r w:rsidRPr="009F79BB">
              <w:rPr>
                <w:rStyle w:val="Hypertextovodkaz"/>
                <w:noProof/>
              </w:rPr>
              <w:t>2.1.2</w:t>
            </w:r>
            <w:r>
              <w:rPr>
                <w:rFonts w:asciiTheme="minorHAnsi" w:eastAsiaTheme="minorEastAsia" w:hAnsiTheme="minorHAnsi"/>
                <w:noProof/>
                <w:sz w:val="22"/>
                <w:lang w:eastAsia="cs-CZ"/>
              </w:rPr>
              <w:tab/>
            </w:r>
            <w:r w:rsidRPr="009F79BB">
              <w:rPr>
                <w:rStyle w:val="Hypertextovodkaz"/>
                <w:noProof/>
              </w:rPr>
              <w:t>FAST – Feature from Accelerated Segment Test</w:t>
            </w:r>
            <w:r>
              <w:rPr>
                <w:noProof/>
                <w:webHidden/>
              </w:rPr>
              <w:tab/>
            </w:r>
            <w:r>
              <w:rPr>
                <w:noProof/>
                <w:webHidden/>
              </w:rPr>
              <w:fldChar w:fldCharType="begin"/>
            </w:r>
            <w:r>
              <w:rPr>
                <w:noProof/>
                <w:webHidden/>
              </w:rPr>
              <w:instrText xml:space="preserve"> PAGEREF _Toc470027005 \h </w:instrText>
            </w:r>
            <w:r>
              <w:rPr>
                <w:noProof/>
                <w:webHidden/>
              </w:rPr>
            </w:r>
            <w:r>
              <w:rPr>
                <w:noProof/>
                <w:webHidden/>
              </w:rPr>
              <w:fldChar w:fldCharType="separate"/>
            </w:r>
            <w:r>
              <w:rPr>
                <w:noProof/>
                <w:webHidden/>
              </w:rPr>
              <w:t>16</w:t>
            </w:r>
            <w:r>
              <w:rPr>
                <w:noProof/>
                <w:webHidden/>
              </w:rPr>
              <w:fldChar w:fldCharType="end"/>
            </w:r>
          </w:hyperlink>
        </w:p>
        <w:p w14:paraId="03E17963" w14:textId="1D4D9877" w:rsidR="00472AE3" w:rsidRDefault="00472AE3">
          <w:pPr>
            <w:pStyle w:val="Obsah1"/>
            <w:tabs>
              <w:tab w:val="left" w:pos="480"/>
              <w:tab w:val="right" w:leader="dot" w:pos="9062"/>
            </w:tabs>
            <w:rPr>
              <w:rFonts w:asciiTheme="minorHAnsi" w:eastAsiaTheme="minorEastAsia" w:hAnsiTheme="minorHAnsi"/>
              <w:noProof/>
              <w:sz w:val="22"/>
              <w:lang w:eastAsia="cs-CZ"/>
            </w:rPr>
          </w:pPr>
          <w:hyperlink w:anchor="_Toc470027006" w:history="1">
            <w:r w:rsidRPr="009F79BB">
              <w:rPr>
                <w:rStyle w:val="Hypertextovodkaz"/>
                <w:noProof/>
              </w:rPr>
              <w:t>3</w:t>
            </w:r>
            <w:r>
              <w:rPr>
                <w:rFonts w:asciiTheme="minorHAnsi" w:eastAsiaTheme="minorEastAsia" w:hAnsiTheme="minorHAnsi"/>
                <w:noProof/>
                <w:sz w:val="22"/>
                <w:lang w:eastAsia="cs-CZ"/>
              </w:rPr>
              <w:tab/>
            </w:r>
            <w:r w:rsidRPr="009F79BB">
              <w:rPr>
                <w:rStyle w:val="Hypertextovodkaz"/>
                <w:noProof/>
              </w:rPr>
              <w:t>AKTUÁLNÍ STAV</w:t>
            </w:r>
            <w:r>
              <w:rPr>
                <w:noProof/>
                <w:webHidden/>
              </w:rPr>
              <w:tab/>
            </w:r>
            <w:r>
              <w:rPr>
                <w:noProof/>
                <w:webHidden/>
              </w:rPr>
              <w:fldChar w:fldCharType="begin"/>
            </w:r>
            <w:r>
              <w:rPr>
                <w:noProof/>
                <w:webHidden/>
              </w:rPr>
              <w:instrText xml:space="preserve"> PAGEREF _Toc470027006 \h </w:instrText>
            </w:r>
            <w:r>
              <w:rPr>
                <w:noProof/>
                <w:webHidden/>
              </w:rPr>
            </w:r>
            <w:r>
              <w:rPr>
                <w:noProof/>
                <w:webHidden/>
              </w:rPr>
              <w:fldChar w:fldCharType="separate"/>
            </w:r>
            <w:r>
              <w:rPr>
                <w:noProof/>
                <w:webHidden/>
              </w:rPr>
              <w:t>18</w:t>
            </w:r>
            <w:r>
              <w:rPr>
                <w:noProof/>
                <w:webHidden/>
              </w:rPr>
              <w:fldChar w:fldCharType="end"/>
            </w:r>
          </w:hyperlink>
        </w:p>
        <w:p w14:paraId="7BFA8568" w14:textId="4AF9DC67" w:rsidR="00472AE3" w:rsidRDefault="00472AE3">
          <w:pPr>
            <w:pStyle w:val="Obsah1"/>
            <w:tabs>
              <w:tab w:val="left" w:pos="480"/>
              <w:tab w:val="right" w:leader="dot" w:pos="9062"/>
            </w:tabs>
            <w:rPr>
              <w:rFonts w:asciiTheme="minorHAnsi" w:eastAsiaTheme="minorEastAsia" w:hAnsiTheme="minorHAnsi"/>
              <w:noProof/>
              <w:sz w:val="22"/>
              <w:lang w:eastAsia="cs-CZ"/>
            </w:rPr>
          </w:pPr>
          <w:hyperlink w:anchor="_Toc470027007" w:history="1">
            <w:r w:rsidRPr="009F79BB">
              <w:rPr>
                <w:rStyle w:val="Hypertextovodkaz"/>
                <w:noProof/>
              </w:rPr>
              <w:t>4</w:t>
            </w:r>
            <w:r>
              <w:rPr>
                <w:rFonts w:asciiTheme="minorHAnsi" w:eastAsiaTheme="minorEastAsia" w:hAnsiTheme="minorHAnsi"/>
                <w:noProof/>
                <w:sz w:val="22"/>
                <w:lang w:eastAsia="cs-CZ"/>
              </w:rPr>
              <w:tab/>
            </w:r>
            <w:r w:rsidRPr="009F79BB">
              <w:rPr>
                <w:rStyle w:val="Hypertextovodkaz"/>
                <w:noProof/>
              </w:rPr>
              <w:t>ZÁVĚR</w:t>
            </w:r>
            <w:r>
              <w:rPr>
                <w:noProof/>
                <w:webHidden/>
              </w:rPr>
              <w:tab/>
            </w:r>
            <w:r>
              <w:rPr>
                <w:noProof/>
                <w:webHidden/>
              </w:rPr>
              <w:fldChar w:fldCharType="begin"/>
            </w:r>
            <w:r>
              <w:rPr>
                <w:noProof/>
                <w:webHidden/>
              </w:rPr>
              <w:instrText xml:space="preserve"> PAGEREF _Toc470027007 \h </w:instrText>
            </w:r>
            <w:r>
              <w:rPr>
                <w:noProof/>
                <w:webHidden/>
              </w:rPr>
            </w:r>
            <w:r>
              <w:rPr>
                <w:noProof/>
                <w:webHidden/>
              </w:rPr>
              <w:fldChar w:fldCharType="separate"/>
            </w:r>
            <w:r>
              <w:rPr>
                <w:noProof/>
                <w:webHidden/>
              </w:rPr>
              <w:t>19</w:t>
            </w:r>
            <w:r>
              <w:rPr>
                <w:noProof/>
                <w:webHidden/>
              </w:rPr>
              <w:fldChar w:fldCharType="end"/>
            </w:r>
          </w:hyperlink>
        </w:p>
        <w:p w14:paraId="54DCDAB2" w14:textId="405D53BF" w:rsidR="00472AE3" w:rsidRDefault="00472AE3">
          <w:pPr>
            <w:pStyle w:val="Obsah1"/>
            <w:tabs>
              <w:tab w:val="left" w:pos="480"/>
              <w:tab w:val="right" w:leader="dot" w:pos="9062"/>
            </w:tabs>
            <w:rPr>
              <w:rFonts w:asciiTheme="minorHAnsi" w:eastAsiaTheme="minorEastAsia" w:hAnsiTheme="minorHAnsi"/>
              <w:noProof/>
              <w:sz w:val="22"/>
              <w:lang w:eastAsia="cs-CZ"/>
            </w:rPr>
          </w:pPr>
          <w:hyperlink w:anchor="_Toc470027008" w:history="1">
            <w:r w:rsidRPr="009F79BB">
              <w:rPr>
                <w:rStyle w:val="Hypertextovodkaz"/>
                <w:noProof/>
              </w:rPr>
              <w:t>5</w:t>
            </w:r>
            <w:r>
              <w:rPr>
                <w:rFonts w:asciiTheme="minorHAnsi" w:eastAsiaTheme="minorEastAsia" w:hAnsiTheme="minorHAnsi"/>
                <w:noProof/>
                <w:sz w:val="22"/>
                <w:lang w:eastAsia="cs-CZ"/>
              </w:rPr>
              <w:tab/>
            </w:r>
            <w:r w:rsidRPr="009F79BB">
              <w:rPr>
                <w:rStyle w:val="Hypertextovodkaz"/>
                <w:noProof/>
              </w:rPr>
              <w:t>SEZNAM LITERATURY</w:t>
            </w:r>
            <w:r>
              <w:rPr>
                <w:noProof/>
                <w:webHidden/>
              </w:rPr>
              <w:tab/>
            </w:r>
            <w:r>
              <w:rPr>
                <w:noProof/>
                <w:webHidden/>
              </w:rPr>
              <w:fldChar w:fldCharType="begin"/>
            </w:r>
            <w:r>
              <w:rPr>
                <w:noProof/>
                <w:webHidden/>
              </w:rPr>
              <w:instrText xml:space="preserve"> PAGEREF _Toc470027008 \h </w:instrText>
            </w:r>
            <w:r>
              <w:rPr>
                <w:noProof/>
                <w:webHidden/>
              </w:rPr>
            </w:r>
            <w:r>
              <w:rPr>
                <w:noProof/>
                <w:webHidden/>
              </w:rPr>
              <w:fldChar w:fldCharType="separate"/>
            </w:r>
            <w:r>
              <w:rPr>
                <w:noProof/>
                <w:webHidden/>
              </w:rPr>
              <w:t>20</w:t>
            </w:r>
            <w:r>
              <w:rPr>
                <w:noProof/>
                <w:webHidden/>
              </w:rPr>
              <w:fldChar w:fldCharType="end"/>
            </w:r>
          </w:hyperlink>
        </w:p>
        <w:p w14:paraId="37BEB881" w14:textId="2B448111" w:rsidR="00472AE3" w:rsidRDefault="00472AE3">
          <w:pPr>
            <w:pStyle w:val="Obsah1"/>
            <w:tabs>
              <w:tab w:val="left" w:pos="480"/>
              <w:tab w:val="right" w:leader="dot" w:pos="9062"/>
            </w:tabs>
            <w:rPr>
              <w:rFonts w:asciiTheme="minorHAnsi" w:eastAsiaTheme="minorEastAsia" w:hAnsiTheme="minorHAnsi"/>
              <w:noProof/>
              <w:sz w:val="22"/>
              <w:lang w:eastAsia="cs-CZ"/>
            </w:rPr>
          </w:pPr>
          <w:hyperlink w:anchor="_Toc470027009" w:history="1">
            <w:r w:rsidRPr="009F79BB">
              <w:rPr>
                <w:rStyle w:val="Hypertextovodkaz"/>
                <w:noProof/>
              </w:rPr>
              <w:t>6</w:t>
            </w:r>
            <w:r>
              <w:rPr>
                <w:rFonts w:asciiTheme="minorHAnsi" w:eastAsiaTheme="minorEastAsia" w:hAnsiTheme="minorHAnsi"/>
                <w:noProof/>
                <w:sz w:val="22"/>
                <w:lang w:eastAsia="cs-CZ"/>
              </w:rPr>
              <w:tab/>
            </w:r>
            <w:r w:rsidRPr="009F79BB">
              <w:rPr>
                <w:rStyle w:val="Hypertextovodkaz"/>
                <w:noProof/>
              </w:rPr>
              <w:t>SEZNAM ZKRATEK A PŘÍLOH</w:t>
            </w:r>
            <w:r>
              <w:rPr>
                <w:noProof/>
                <w:webHidden/>
              </w:rPr>
              <w:tab/>
            </w:r>
            <w:r>
              <w:rPr>
                <w:noProof/>
                <w:webHidden/>
              </w:rPr>
              <w:fldChar w:fldCharType="begin"/>
            </w:r>
            <w:r>
              <w:rPr>
                <w:noProof/>
                <w:webHidden/>
              </w:rPr>
              <w:instrText xml:space="preserve"> PAGEREF _Toc470027009 \h </w:instrText>
            </w:r>
            <w:r>
              <w:rPr>
                <w:noProof/>
                <w:webHidden/>
              </w:rPr>
            </w:r>
            <w:r>
              <w:rPr>
                <w:noProof/>
                <w:webHidden/>
              </w:rPr>
              <w:fldChar w:fldCharType="separate"/>
            </w:r>
            <w:r>
              <w:rPr>
                <w:noProof/>
                <w:webHidden/>
              </w:rPr>
              <w:t>22</w:t>
            </w:r>
            <w:r>
              <w:rPr>
                <w:noProof/>
                <w:webHidden/>
              </w:rPr>
              <w:fldChar w:fldCharType="end"/>
            </w:r>
          </w:hyperlink>
        </w:p>
        <w:p w14:paraId="2AB8FE89" w14:textId="382BF542" w:rsidR="00472AE3" w:rsidRDefault="00472AE3">
          <w:pPr>
            <w:pStyle w:val="Obsah2"/>
            <w:tabs>
              <w:tab w:val="left" w:pos="880"/>
              <w:tab w:val="right" w:leader="dot" w:pos="9062"/>
            </w:tabs>
            <w:rPr>
              <w:rFonts w:asciiTheme="minorHAnsi" w:eastAsiaTheme="minorEastAsia" w:hAnsiTheme="minorHAnsi"/>
              <w:noProof/>
              <w:sz w:val="22"/>
              <w:lang w:eastAsia="cs-CZ"/>
            </w:rPr>
          </w:pPr>
          <w:hyperlink w:anchor="_Toc470027010" w:history="1">
            <w:r w:rsidRPr="009F79BB">
              <w:rPr>
                <w:rStyle w:val="Hypertextovodkaz"/>
                <w:noProof/>
              </w:rPr>
              <w:t>6.1</w:t>
            </w:r>
            <w:r>
              <w:rPr>
                <w:rFonts w:asciiTheme="minorHAnsi" w:eastAsiaTheme="minorEastAsia" w:hAnsiTheme="minorHAnsi"/>
                <w:noProof/>
                <w:sz w:val="22"/>
                <w:lang w:eastAsia="cs-CZ"/>
              </w:rPr>
              <w:tab/>
            </w:r>
            <w:r w:rsidRPr="009F79BB">
              <w:rPr>
                <w:rStyle w:val="Hypertextovodkaz"/>
                <w:noProof/>
              </w:rPr>
              <w:t>Seznam zkratek</w:t>
            </w:r>
            <w:r>
              <w:rPr>
                <w:noProof/>
                <w:webHidden/>
              </w:rPr>
              <w:tab/>
            </w:r>
            <w:r>
              <w:rPr>
                <w:noProof/>
                <w:webHidden/>
              </w:rPr>
              <w:fldChar w:fldCharType="begin"/>
            </w:r>
            <w:r>
              <w:rPr>
                <w:noProof/>
                <w:webHidden/>
              </w:rPr>
              <w:instrText xml:space="preserve"> PAGEREF _Toc470027010 \h </w:instrText>
            </w:r>
            <w:r>
              <w:rPr>
                <w:noProof/>
                <w:webHidden/>
              </w:rPr>
            </w:r>
            <w:r>
              <w:rPr>
                <w:noProof/>
                <w:webHidden/>
              </w:rPr>
              <w:fldChar w:fldCharType="separate"/>
            </w:r>
            <w:r>
              <w:rPr>
                <w:noProof/>
                <w:webHidden/>
              </w:rPr>
              <w:t>22</w:t>
            </w:r>
            <w:r>
              <w:rPr>
                <w:noProof/>
                <w:webHidden/>
              </w:rPr>
              <w:fldChar w:fldCharType="end"/>
            </w:r>
          </w:hyperlink>
        </w:p>
        <w:p w14:paraId="3B3D9F37" w14:textId="4045AE7B" w:rsidR="004B6F00" w:rsidRPr="00980D68" w:rsidRDefault="004B6F00" w:rsidP="004B6F00">
          <w:r w:rsidRPr="00980D68">
            <w:rPr>
              <w:b/>
              <w:bCs/>
            </w:rPr>
            <w:fldChar w:fldCharType="end"/>
          </w:r>
        </w:p>
      </w:sdtContent>
    </w:sdt>
    <w:p w14:paraId="4611C863" w14:textId="77777777" w:rsidR="008E23F8" w:rsidRPr="00980D68" w:rsidRDefault="00901002">
      <w:pPr>
        <w:spacing w:line="259" w:lineRule="auto"/>
      </w:pPr>
      <w:r w:rsidRPr="00980D68">
        <w:br w:type="page"/>
      </w:r>
    </w:p>
    <w:p w14:paraId="33415BC7" w14:textId="77777777" w:rsidR="008E23F8" w:rsidRPr="00980D68" w:rsidRDefault="008E23F8" w:rsidP="004B6F00">
      <w:pPr>
        <w:pStyle w:val="Nadpis1"/>
        <w:numPr>
          <w:ilvl w:val="0"/>
          <w:numId w:val="0"/>
        </w:numPr>
        <w:ind w:left="432" w:hanging="432"/>
      </w:pPr>
      <w:bookmarkStart w:id="32" w:name="_Toc468643994"/>
      <w:bookmarkStart w:id="33" w:name="_Toc469236433"/>
      <w:bookmarkStart w:id="34" w:name="_Toc470026115"/>
      <w:bookmarkStart w:id="35" w:name="_Toc470026995"/>
      <w:r w:rsidRPr="00980D68">
        <w:t>SEZNAM OBRÁZKŮ</w:t>
      </w:r>
      <w:bookmarkEnd w:id="32"/>
      <w:bookmarkEnd w:id="33"/>
      <w:bookmarkEnd w:id="34"/>
      <w:bookmarkEnd w:id="35"/>
    </w:p>
    <w:p w14:paraId="6D6AA4A7" w14:textId="77777777" w:rsidR="00AC3DF8" w:rsidRPr="00980D68" w:rsidRDefault="00AC3DF8" w:rsidP="00AC3DF8"/>
    <w:p w14:paraId="0E6BE0A2" w14:textId="046B05B0" w:rsidR="00472AE3" w:rsidRDefault="00EC2D00">
      <w:pPr>
        <w:pStyle w:val="Seznamobrzk"/>
        <w:tabs>
          <w:tab w:val="right" w:leader="dot" w:pos="9062"/>
        </w:tabs>
        <w:rPr>
          <w:rFonts w:asciiTheme="minorHAnsi" w:eastAsiaTheme="minorEastAsia" w:hAnsiTheme="minorHAnsi"/>
          <w:noProof/>
          <w:sz w:val="22"/>
          <w:lang w:eastAsia="cs-CZ"/>
        </w:rPr>
      </w:pPr>
      <w:r w:rsidRPr="00980D68">
        <w:fldChar w:fldCharType="begin"/>
      </w:r>
      <w:r w:rsidRPr="00980D68">
        <w:instrText xml:space="preserve"> TOC \h \z \c "Obr." </w:instrText>
      </w:r>
      <w:r w:rsidRPr="00980D68">
        <w:fldChar w:fldCharType="separate"/>
      </w:r>
      <w:hyperlink w:anchor="_Toc470026978" w:history="1">
        <w:r w:rsidR="00472AE3" w:rsidRPr="000501F2">
          <w:rPr>
            <w:rStyle w:val="Hypertextovodkaz"/>
            <w:noProof/>
          </w:rPr>
          <w:t>Obr. 1 – Mezikroky v algoritmu pro nalezení rohů displeje – vstupní obraz (vlevo nahoře), binarizovaný obraz (vpravo nahoře), segmentovaný obraz (vlevo dole), výsledek (vpravo dole)</w:t>
        </w:r>
        <w:r w:rsidR="00472AE3">
          <w:rPr>
            <w:noProof/>
            <w:webHidden/>
          </w:rPr>
          <w:tab/>
        </w:r>
        <w:r w:rsidR="00472AE3">
          <w:rPr>
            <w:noProof/>
            <w:webHidden/>
          </w:rPr>
          <w:fldChar w:fldCharType="begin"/>
        </w:r>
        <w:r w:rsidR="00472AE3">
          <w:rPr>
            <w:noProof/>
            <w:webHidden/>
          </w:rPr>
          <w:instrText xml:space="preserve"> PAGEREF _Toc470026978 \h </w:instrText>
        </w:r>
        <w:r w:rsidR="00472AE3">
          <w:rPr>
            <w:noProof/>
            <w:webHidden/>
          </w:rPr>
        </w:r>
        <w:r w:rsidR="00472AE3">
          <w:rPr>
            <w:noProof/>
            <w:webHidden/>
          </w:rPr>
          <w:fldChar w:fldCharType="separate"/>
        </w:r>
        <w:r w:rsidR="00472AE3">
          <w:rPr>
            <w:noProof/>
            <w:webHidden/>
          </w:rPr>
          <w:t>9</w:t>
        </w:r>
        <w:r w:rsidR="00472AE3">
          <w:rPr>
            <w:noProof/>
            <w:webHidden/>
          </w:rPr>
          <w:fldChar w:fldCharType="end"/>
        </w:r>
      </w:hyperlink>
    </w:p>
    <w:p w14:paraId="5B956D6F" w14:textId="089997EF" w:rsidR="00472AE3" w:rsidRDefault="00472AE3">
      <w:pPr>
        <w:pStyle w:val="Seznamobrzk"/>
        <w:tabs>
          <w:tab w:val="right" w:leader="dot" w:pos="9062"/>
        </w:tabs>
        <w:rPr>
          <w:rFonts w:asciiTheme="minorHAnsi" w:eastAsiaTheme="minorEastAsia" w:hAnsiTheme="minorHAnsi"/>
          <w:noProof/>
          <w:sz w:val="22"/>
          <w:lang w:eastAsia="cs-CZ"/>
        </w:rPr>
      </w:pPr>
      <w:hyperlink w:anchor="_Toc470026979" w:history="1">
        <w:r w:rsidRPr="000501F2">
          <w:rPr>
            <w:rStyle w:val="Hypertextovodkaz"/>
            <w:noProof/>
          </w:rPr>
          <w:t>Obr. 2 - Snímek obrazovky před (vlevo) a po(vpravo) transformaci kontrastu</w:t>
        </w:r>
        <w:r>
          <w:rPr>
            <w:noProof/>
            <w:webHidden/>
          </w:rPr>
          <w:tab/>
        </w:r>
        <w:r>
          <w:rPr>
            <w:noProof/>
            <w:webHidden/>
          </w:rPr>
          <w:fldChar w:fldCharType="begin"/>
        </w:r>
        <w:r>
          <w:rPr>
            <w:noProof/>
            <w:webHidden/>
          </w:rPr>
          <w:instrText xml:space="preserve"> PAGEREF _Toc470026979 \h </w:instrText>
        </w:r>
        <w:r>
          <w:rPr>
            <w:noProof/>
            <w:webHidden/>
          </w:rPr>
        </w:r>
        <w:r>
          <w:rPr>
            <w:noProof/>
            <w:webHidden/>
          </w:rPr>
          <w:fldChar w:fldCharType="separate"/>
        </w:r>
        <w:r>
          <w:rPr>
            <w:noProof/>
            <w:webHidden/>
          </w:rPr>
          <w:t>10</w:t>
        </w:r>
        <w:r>
          <w:rPr>
            <w:noProof/>
            <w:webHidden/>
          </w:rPr>
          <w:fldChar w:fldCharType="end"/>
        </w:r>
      </w:hyperlink>
    </w:p>
    <w:p w14:paraId="0E941936" w14:textId="63E83383" w:rsidR="00472AE3" w:rsidRDefault="00472AE3">
      <w:pPr>
        <w:pStyle w:val="Seznamobrzk"/>
        <w:tabs>
          <w:tab w:val="right" w:leader="dot" w:pos="9062"/>
        </w:tabs>
        <w:rPr>
          <w:rFonts w:asciiTheme="minorHAnsi" w:eastAsiaTheme="minorEastAsia" w:hAnsiTheme="minorHAnsi"/>
          <w:noProof/>
          <w:sz w:val="22"/>
          <w:lang w:eastAsia="cs-CZ"/>
        </w:rPr>
      </w:pPr>
      <w:hyperlink w:anchor="_Toc470026980" w:history="1">
        <w:r w:rsidRPr="000501F2">
          <w:rPr>
            <w:rStyle w:val="Hypertextovodkaz"/>
            <w:noProof/>
          </w:rPr>
          <w:t>Obr. 3 – Příklady problematických obrazovek: a) jinak barevný okraj b) výrazný šum c) nízký jas (obrazovka je reálně bílá) d) nemonotónní obrazovka s výrazným zastoupením bílé, která musí pokračovat k analýze</w:t>
        </w:r>
        <w:r>
          <w:rPr>
            <w:noProof/>
            <w:webHidden/>
          </w:rPr>
          <w:tab/>
        </w:r>
        <w:r>
          <w:rPr>
            <w:noProof/>
            <w:webHidden/>
          </w:rPr>
          <w:fldChar w:fldCharType="begin"/>
        </w:r>
        <w:r>
          <w:rPr>
            <w:noProof/>
            <w:webHidden/>
          </w:rPr>
          <w:instrText xml:space="preserve"> PAGEREF _Toc470026980 \h </w:instrText>
        </w:r>
        <w:r>
          <w:rPr>
            <w:noProof/>
            <w:webHidden/>
          </w:rPr>
        </w:r>
        <w:r>
          <w:rPr>
            <w:noProof/>
            <w:webHidden/>
          </w:rPr>
          <w:fldChar w:fldCharType="separate"/>
        </w:r>
        <w:r>
          <w:rPr>
            <w:noProof/>
            <w:webHidden/>
          </w:rPr>
          <w:t>11</w:t>
        </w:r>
        <w:r>
          <w:rPr>
            <w:noProof/>
            <w:webHidden/>
          </w:rPr>
          <w:fldChar w:fldCharType="end"/>
        </w:r>
      </w:hyperlink>
    </w:p>
    <w:p w14:paraId="6297F6F2" w14:textId="2D39040A" w:rsidR="00472AE3" w:rsidRDefault="00472AE3">
      <w:pPr>
        <w:pStyle w:val="Seznamobrzk"/>
        <w:tabs>
          <w:tab w:val="right" w:leader="dot" w:pos="9062"/>
        </w:tabs>
        <w:rPr>
          <w:rFonts w:asciiTheme="minorHAnsi" w:eastAsiaTheme="minorEastAsia" w:hAnsiTheme="minorHAnsi"/>
          <w:noProof/>
          <w:sz w:val="22"/>
          <w:lang w:eastAsia="cs-CZ"/>
        </w:rPr>
      </w:pPr>
      <w:hyperlink w:anchor="_Toc470026981" w:history="1">
        <w:r w:rsidRPr="000501F2">
          <w:rPr>
            <w:rStyle w:val="Hypertextovodkaz"/>
            <w:noProof/>
          </w:rPr>
          <w:t>Obr. 4 – Schéma filtrace ve výkonovém spektru</w:t>
        </w:r>
        <w:r>
          <w:rPr>
            <w:noProof/>
            <w:webHidden/>
          </w:rPr>
          <w:tab/>
        </w:r>
        <w:r>
          <w:rPr>
            <w:noProof/>
            <w:webHidden/>
          </w:rPr>
          <w:fldChar w:fldCharType="begin"/>
        </w:r>
        <w:r>
          <w:rPr>
            <w:noProof/>
            <w:webHidden/>
          </w:rPr>
          <w:instrText xml:space="preserve"> PAGEREF _Toc470026981 \h </w:instrText>
        </w:r>
        <w:r>
          <w:rPr>
            <w:noProof/>
            <w:webHidden/>
          </w:rPr>
        </w:r>
        <w:r>
          <w:rPr>
            <w:noProof/>
            <w:webHidden/>
          </w:rPr>
          <w:fldChar w:fldCharType="separate"/>
        </w:r>
        <w:r>
          <w:rPr>
            <w:noProof/>
            <w:webHidden/>
          </w:rPr>
          <w:t>12</w:t>
        </w:r>
        <w:r>
          <w:rPr>
            <w:noProof/>
            <w:webHidden/>
          </w:rPr>
          <w:fldChar w:fldCharType="end"/>
        </w:r>
      </w:hyperlink>
    </w:p>
    <w:p w14:paraId="7AE982F1" w14:textId="6E7F7766" w:rsidR="00472AE3" w:rsidRDefault="00472AE3">
      <w:pPr>
        <w:pStyle w:val="Seznamobrzk"/>
        <w:tabs>
          <w:tab w:val="right" w:leader="dot" w:pos="9062"/>
        </w:tabs>
        <w:rPr>
          <w:rFonts w:asciiTheme="minorHAnsi" w:eastAsiaTheme="minorEastAsia" w:hAnsiTheme="minorHAnsi"/>
          <w:noProof/>
          <w:sz w:val="22"/>
          <w:lang w:eastAsia="cs-CZ"/>
        </w:rPr>
      </w:pPr>
      <w:hyperlink w:anchor="_Toc470026982" w:history="1">
        <w:r w:rsidRPr="000501F2">
          <w:rPr>
            <w:rStyle w:val="Hypertextovodkaz"/>
            <w:noProof/>
          </w:rPr>
          <w:t>Obr. 5 – Výsledek filtrace šumu typu moaré</w:t>
        </w:r>
        <w:r>
          <w:rPr>
            <w:noProof/>
            <w:webHidden/>
          </w:rPr>
          <w:tab/>
        </w:r>
        <w:r>
          <w:rPr>
            <w:noProof/>
            <w:webHidden/>
          </w:rPr>
          <w:fldChar w:fldCharType="begin"/>
        </w:r>
        <w:r>
          <w:rPr>
            <w:noProof/>
            <w:webHidden/>
          </w:rPr>
          <w:instrText xml:space="preserve"> PAGEREF _Toc470026982 \h </w:instrText>
        </w:r>
        <w:r>
          <w:rPr>
            <w:noProof/>
            <w:webHidden/>
          </w:rPr>
        </w:r>
        <w:r>
          <w:rPr>
            <w:noProof/>
            <w:webHidden/>
          </w:rPr>
          <w:fldChar w:fldCharType="separate"/>
        </w:r>
        <w:r>
          <w:rPr>
            <w:noProof/>
            <w:webHidden/>
          </w:rPr>
          <w:t>12</w:t>
        </w:r>
        <w:r>
          <w:rPr>
            <w:noProof/>
            <w:webHidden/>
          </w:rPr>
          <w:fldChar w:fldCharType="end"/>
        </w:r>
      </w:hyperlink>
    </w:p>
    <w:p w14:paraId="6B51605E" w14:textId="42DD9B62" w:rsidR="00472AE3" w:rsidRDefault="00472AE3">
      <w:pPr>
        <w:pStyle w:val="Seznamobrzk"/>
        <w:tabs>
          <w:tab w:val="right" w:leader="dot" w:pos="9062"/>
        </w:tabs>
        <w:rPr>
          <w:rFonts w:asciiTheme="minorHAnsi" w:eastAsiaTheme="minorEastAsia" w:hAnsiTheme="minorHAnsi"/>
          <w:noProof/>
          <w:sz w:val="22"/>
          <w:lang w:eastAsia="cs-CZ"/>
        </w:rPr>
      </w:pPr>
      <w:hyperlink w:anchor="_Toc470026983" w:history="1">
        <w:r w:rsidRPr="000501F2">
          <w:rPr>
            <w:rStyle w:val="Hypertextovodkaz"/>
            <w:noProof/>
          </w:rPr>
          <w:t>Obr. 6 – Výsledek filtrace šumu typu moaré na monotónním obraze</w:t>
        </w:r>
        <w:r>
          <w:rPr>
            <w:noProof/>
            <w:webHidden/>
          </w:rPr>
          <w:tab/>
        </w:r>
        <w:r>
          <w:rPr>
            <w:noProof/>
            <w:webHidden/>
          </w:rPr>
          <w:fldChar w:fldCharType="begin"/>
        </w:r>
        <w:r>
          <w:rPr>
            <w:noProof/>
            <w:webHidden/>
          </w:rPr>
          <w:instrText xml:space="preserve"> PAGEREF _Toc470026983 \h </w:instrText>
        </w:r>
        <w:r>
          <w:rPr>
            <w:noProof/>
            <w:webHidden/>
          </w:rPr>
        </w:r>
        <w:r>
          <w:rPr>
            <w:noProof/>
            <w:webHidden/>
          </w:rPr>
          <w:fldChar w:fldCharType="separate"/>
        </w:r>
        <w:r>
          <w:rPr>
            <w:noProof/>
            <w:webHidden/>
          </w:rPr>
          <w:t>12</w:t>
        </w:r>
        <w:r>
          <w:rPr>
            <w:noProof/>
            <w:webHidden/>
          </w:rPr>
          <w:fldChar w:fldCharType="end"/>
        </w:r>
      </w:hyperlink>
    </w:p>
    <w:p w14:paraId="2BEAEA10" w14:textId="5B16F31A" w:rsidR="00472AE3" w:rsidRDefault="00472AE3">
      <w:pPr>
        <w:pStyle w:val="Seznamobrzk"/>
        <w:tabs>
          <w:tab w:val="right" w:leader="dot" w:pos="9062"/>
        </w:tabs>
        <w:rPr>
          <w:rFonts w:asciiTheme="minorHAnsi" w:eastAsiaTheme="minorEastAsia" w:hAnsiTheme="minorHAnsi"/>
          <w:noProof/>
          <w:sz w:val="22"/>
          <w:lang w:eastAsia="cs-CZ"/>
        </w:rPr>
      </w:pPr>
      <w:hyperlink w:anchor="_Toc470026984" w:history="1">
        <w:r w:rsidRPr="000501F2">
          <w:rPr>
            <w:rStyle w:val="Hypertextovodkaz"/>
            <w:noProof/>
          </w:rPr>
          <w:t>Obr. 7 – Obrazová pyramida</w:t>
        </w:r>
        <w:r>
          <w:rPr>
            <w:noProof/>
            <w:webHidden/>
          </w:rPr>
          <w:tab/>
        </w:r>
        <w:r>
          <w:rPr>
            <w:noProof/>
            <w:webHidden/>
          </w:rPr>
          <w:fldChar w:fldCharType="begin"/>
        </w:r>
        <w:r>
          <w:rPr>
            <w:noProof/>
            <w:webHidden/>
          </w:rPr>
          <w:instrText xml:space="preserve"> PAGEREF _Toc470026984 \h </w:instrText>
        </w:r>
        <w:r>
          <w:rPr>
            <w:noProof/>
            <w:webHidden/>
          </w:rPr>
        </w:r>
        <w:r>
          <w:rPr>
            <w:noProof/>
            <w:webHidden/>
          </w:rPr>
          <w:fldChar w:fldCharType="separate"/>
        </w:r>
        <w:r>
          <w:rPr>
            <w:noProof/>
            <w:webHidden/>
          </w:rPr>
          <w:t>14</w:t>
        </w:r>
        <w:r>
          <w:rPr>
            <w:noProof/>
            <w:webHidden/>
          </w:rPr>
          <w:fldChar w:fldCharType="end"/>
        </w:r>
      </w:hyperlink>
    </w:p>
    <w:p w14:paraId="6E2241A6" w14:textId="53F2C092" w:rsidR="00472AE3" w:rsidRDefault="00472AE3">
      <w:pPr>
        <w:pStyle w:val="Seznamobrzk"/>
        <w:tabs>
          <w:tab w:val="right" w:leader="dot" w:pos="9062"/>
        </w:tabs>
        <w:rPr>
          <w:rFonts w:asciiTheme="minorHAnsi" w:eastAsiaTheme="minorEastAsia" w:hAnsiTheme="minorHAnsi"/>
          <w:noProof/>
          <w:sz w:val="22"/>
          <w:lang w:eastAsia="cs-CZ"/>
        </w:rPr>
      </w:pPr>
      <w:hyperlink w:anchor="_Toc470026985" w:history="1">
        <w:r w:rsidRPr="000501F2">
          <w:rPr>
            <w:rStyle w:val="Hypertextovodkaz"/>
            <w:noProof/>
          </w:rPr>
          <w:t>Obr. 8 – Reprezentace vlastností objektů v obraze na základě vlastních hodnot matice M</w:t>
        </w:r>
        <w:r>
          <w:rPr>
            <w:noProof/>
            <w:webHidden/>
          </w:rPr>
          <w:tab/>
        </w:r>
        <w:r>
          <w:rPr>
            <w:noProof/>
            <w:webHidden/>
          </w:rPr>
          <w:fldChar w:fldCharType="begin"/>
        </w:r>
        <w:r>
          <w:rPr>
            <w:noProof/>
            <w:webHidden/>
          </w:rPr>
          <w:instrText xml:space="preserve"> PAGEREF _Toc470026985 \h </w:instrText>
        </w:r>
        <w:r>
          <w:rPr>
            <w:noProof/>
            <w:webHidden/>
          </w:rPr>
        </w:r>
        <w:r>
          <w:rPr>
            <w:noProof/>
            <w:webHidden/>
          </w:rPr>
          <w:fldChar w:fldCharType="separate"/>
        </w:r>
        <w:r>
          <w:rPr>
            <w:noProof/>
            <w:webHidden/>
          </w:rPr>
          <w:t>16</w:t>
        </w:r>
        <w:r>
          <w:rPr>
            <w:noProof/>
            <w:webHidden/>
          </w:rPr>
          <w:fldChar w:fldCharType="end"/>
        </w:r>
      </w:hyperlink>
    </w:p>
    <w:p w14:paraId="333D7557" w14:textId="788A0C34" w:rsidR="00472AE3" w:rsidRDefault="00472AE3">
      <w:pPr>
        <w:pStyle w:val="Seznamobrzk"/>
        <w:tabs>
          <w:tab w:val="right" w:leader="dot" w:pos="9062"/>
        </w:tabs>
        <w:rPr>
          <w:rFonts w:asciiTheme="minorHAnsi" w:eastAsiaTheme="minorEastAsia" w:hAnsiTheme="minorHAnsi"/>
          <w:noProof/>
          <w:sz w:val="22"/>
          <w:lang w:eastAsia="cs-CZ"/>
        </w:rPr>
      </w:pPr>
      <w:hyperlink w:anchor="_Toc470026986" w:history="1">
        <w:r w:rsidRPr="000501F2">
          <w:rPr>
            <w:rStyle w:val="Hypertextovodkaz"/>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Pr>
            <w:noProof/>
            <w:webHidden/>
          </w:rPr>
          <w:tab/>
        </w:r>
        <w:r>
          <w:rPr>
            <w:noProof/>
            <w:webHidden/>
          </w:rPr>
          <w:fldChar w:fldCharType="begin"/>
        </w:r>
        <w:r>
          <w:rPr>
            <w:noProof/>
            <w:webHidden/>
          </w:rPr>
          <w:instrText xml:space="preserve"> PAGEREF _Toc470026986 \h </w:instrText>
        </w:r>
        <w:r>
          <w:rPr>
            <w:noProof/>
            <w:webHidden/>
          </w:rPr>
        </w:r>
        <w:r>
          <w:rPr>
            <w:noProof/>
            <w:webHidden/>
          </w:rPr>
          <w:fldChar w:fldCharType="separate"/>
        </w:r>
        <w:r>
          <w:rPr>
            <w:noProof/>
            <w:webHidden/>
          </w:rPr>
          <w:t>17</w:t>
        </w:r>
        <w:r>
          <w:rPr>
            <w:noProof/>
            <w:webHidden/>
          </w:rPr>
          <w:fldChar w:fldCharType="end"/>
        </w:r>
      </w:hyperlink>
    </w:p>
    <w:p w14:paraId="2DCE930A" w14:textId="67FA751E" w:rsidR="001B768B" w:rsidRPr="00980D68" w:rsidRDefault="00EC2D00" w:rsidP="001B768B">
      <w:pPr>
        <w:sectPr w:rsidR="001B768B" w:rsidRPr="00980D68" w:rsidSect="001B768B">
          <w:headerReference w:type="default" r:id="rId8"/>
          <w:footerReference w:type="default" r:id="rId9"/>
          <w:pgSz w:w="11906" w:h="16838"/>
          <w:pgMar w:top="1417" w:right="1417" w:bottom="1417" w:left="1417" w:header="708" w:footer="708" w:gutter="0"/>
          <w:pgNumType w:start="8"/>
          <w:cols w:space="708"/>
          <w:docGrid w:linePitch="360"/>
        </w:sectPr>
      </w:pPr>
      <w:r w:rsidRPr="00980D68">
        <w:fldChar w:fldCharType="end"/>
      </w:r>
    </w:p>
    <w:p w14:paraId="68EBA485" w14:textId="77777777" w:rsidR="008E23F8" w:rsidRPr="00980D68" w:rsidRDefault="008E23F8" w:rsidP="0035167E">
      <w:pPr>
        <w:pStyle w:val="Nadpis1"/>
        <w:numPr>
          <w:ilvl w:val="0"/>
          <w:numId w:val="0"/>
        </w:numPr>
      </w:pPr>
      <w:bookmarkStart w:id="36" w:name="_Toc470026116"/>
      <w:bookmarkStart w:id="37" w:name="_Toc470026996"/>
      <w:r w:rsidRPr="00980D68">
        <w:t>ÚVOD</w:t>
      </w:r>
      <w:bookmarkEnd w:id="36"/>
      <w:bookmarkEnd w:id="37"/>
    </w:p>
    <w:p w14:paraId="331383DE" w14:textId="7ABFD6E0" w:rsidR="000F69E1" w:rsidRPr="00980D68" w:rsidRDefault="000F69E1" w:rsidP="000F69E1">
      <w:pPr>
        <w:jc w:val="both"/>
      </w:pPr>
      <w:r w:rsidRPr="00980D68">
        <w:t xml:space="preserve">Tato práce se zabývá zpracováním obrazu pro účely navádění robotické ruky po dotykovém displeji embedded zařízení tiskáren. Tento systém s robotickou rukou pomáhá ve firmě Y Soft Corporation testovat software SafeQ určený pro tiskový management. Celé oddělení </w:t>
      </w:r>
      <w:r w:rsidR="004676B4">
        <w:t>výzkumu a vývoje</w:t>
      </w:r>
      <w:r w:rsidRPr="00980D68">
        <w:t xml:space="preserve"> funguje na bázi kontinuálního vývoje</w:t>
      </w:r>
      <w:r w:rsidR="00B572BF">
        <w:t>,</w:t>
      </w:r>
      <w:r w:rsidRPr="00980D68">
        <w:t xml:space="preserve"> a proto je několik vybuildovaných verzí SafeQ týdně. Ideálně by se mělo provést regresní testování pro každou verzi a každého výrobce tiskáre</w:t>
      </w:r>
      <w:r w:rsidR="001B5BBD" w:rsidRPr="00980D68">
        <w:t>n, kterých máme v dnešní době 11</w:t>
      </w:r>
      <w:r w:rsidRPr="00980D68">
        <w:t>, pro podchycení chyb vzniklých v průběhu vývoje.</w:t>
      </w:r>
      <w:r w:rsidR="0035167E" w:rsidRPr="00980D68">
        <w:t xml:space="preserve"> </w:t>
      </w:r>
      <w:r w:rsidRPr="00980D68">
        <w:t>Toto je velmi náročné až nemožné splnit, kvůli časové náročnosti a počtu lidí, kterých by bylo potřeba. Navíc buildování se děje večer a nejlepší by by</w:t>
      </w:r>
      <w:r w:rsidR="001B5BBD" w:rsidRPr="00980D68">
        <w:t xml:space="preserve">lo zjistit případné problémy </w:t>
      </w:r>
      <w:r w:rsidR="00947848">
        <w:t xml:space="preserve">v noci, aby je </w:t>
      </w:r>
      <w:r w:rsidR="0035167E" w:rsidRPr="00980D68">
        <w:t xml:space="preserve">mohli </w:t>
      </w:r>
      <w:r w:rsidRPr="00980D68">
        <w:t>vývojáři začít opravovat už ráno. Robot je dobrým řešením, protože může pracovat přes noc, neunaví se a může provádět repetitivní úkony</w:t>
      </w:r>
      <w:r w:rsidR="00B572BF">
        <w:t>,</w:t>
      </w:r>
      <w:r w:rsidRPr="00980D68">
        <w:t xml:space="preserve"> aniž by ztrácel pozornost jako lidští testeři. </w:t>
      </w:r>
      <w:r w:rsidR="00723843" w:rsidRPr="00980D68">
        <w:t>Další pozitivum je škálovatelnost a finanční úspora.</w:t>
      </w:r>
    </w:p>
    <w:p w14:paraId="0EB6B7AA" w14:textId="77777777" w:rsidR="000F69E1" w:rsidRPr="00980D68" w:rsidRDefault="000F69E1" w:rsidP="000F69E1">
      <w:pPr>
        <w:jc w:val="both"/>
      </w:pPr>
      <w:r w:rsidRPr="00980D68">
        <w:t>Tento robot už je několik let ve fázi vývoje. Robotická ruka je naváděná kamerou, která s</w:t>
      </w:r>
      <w:r w:rsidR="00BC491B" w:rsidRPr="00980D68">
        <w:t>nímá displej embedded zařízení.</w:t>
      </w:r>
      <w:r w:rsidRPr="00980D68">
        <w:t xml:space="preserve"> Část pro zpracování obrazu je naimpl</w:t>
      </w:r>
      <w:r w:rsidR="00BC491B" w:rsidRPr="00980D68">
        <w:t>ementovaná, ale neobsahuje</w:t>
      </w:r>
      <w:r w:rsidRPr="00980D68">
        <w:t xml:space="preserve"> předz</w:t>
      </w:r>
      <w:r w:rsidR="00947848">
        <w:t>p</w:t>
      </w:r>
      <w:r w:rsidRPr="00980D68">
        <w:t>racování obra</w:t>
      </w:r>
      <w:r w:rsidR="001B5BBD" w:rsidRPr="00980D68">
        <w:t xml:space="preserve">zu a není dostatečně rychlá ani </w:t>
      </w:r>
      <w:r w:rsidRPr="00980D68">
        <w:t xml:space="preserve">spolehlivá.  Náplň této práce je vybrat vhodné metody pro předzpracování obrazu a implementovat je. Dále nastudovat algoritmy pro rozpoznávání a klasifikaci obrazů, vybrat ty nejslibnější na základě odborné literatury a </w:t>
      </w:r>
      <w:r w:rsidR="00BC491B" w:rsidRPr="00980D68">
        <w:t xml:space="preserve">poté je implementovat a porovnat. </w:t>
      </w:r>
      <w:r w:rsidRPr="00980D68">
        <w:t>Nejlepší metoda se použije v praxi. Na závěr se zhodnotí rychlost a spolehlivost řešení.</w:t>
      </w:r>
    </w:p>
    <w:p w14:paraId="12B0AA56" w14:textId="77777777" w:rsidR="008E23F8" w:rsidRPr="00980D68" w:rsidRDefault="008E23F8">
      <w:pPr>
        <w:spacing w:line="259" w:lineRule="auto"/>
      </w:pPr>
      <w:r w:rsidRPr="00980D68">
        <w:br w:type="page"/>
      </w:r>
    </w:p>
    <w:p w14:paraId="1E8353DA" w14:textId="77777777" w:rsidR="008E23F8" w:rsidRPr="00980D68" w:rsidRDefault="008E23F8" w:rsidP="00723843">
      <w:pPr>
        <w:pStyle w:val="Nadpis1"/>
        <w:numPr>
          <w:ilvl w:val="0"/>
          <w:numId w:val="9"/>
        </w:numPr>
        <w:ind w:left="567" w:hanging="567"/>
      </w:pPr>
      <w:bookmarkStart w:id="38" w:name="_Toc470026117"/>
      <w:bookmarkStart w:id="39" w:name="_Toc470026997"/>
      <w:r w:rsidRPr="00980D68">
        <w:t>PŘEDZPRACOVÁNÍ OBRAZU</w:t>
      </w:r>
      <w:bookmarkEnd w:id="38"/>
      <w:bookmarkEnd w:id="39"/>
    </w:p>
    <w:p w14:paraId="2F3484EC" w14:textId="77777777" w:rsidR="008E23F8" w:rsidRPr="00980D68" w:rsidRDefault="007E373F" w:rsidP="004B0B26">
      <w:pPr>
        <w:pStyle w:val="Nadpis2"/>
      </w:pPr>
      <w:bookmarkStart w:id="40" w:name="_Toc470026118"/>
      <w:bookmarkStart w:id="41" w:name="_Toc470026998"/>
      <w:r w:rsidRPr="00980D68">
        <w:t>Normalizace obrazu</w:t>
      </w:r>
      <w:bookmarkEnd w:id="40"/>
      <w:bookmarkEnd w:id="41"/>
    </w:p>
    <w:p w14:paraId="0CDC2A74" w14:textId="77777777" w:rsidR="004B0B26" w:rsidRPr="00980D68" w:rsidRDefault="004B0B26" w:rsidP="004B0B26">
      <w:pPr>
        <w:pStyle w:val="Nadpis3"/>
      </w:pPr>
      <w:bookmarkStart w:id="42" w:name="_Toc470026119"/>
      <w:bookmarkStart w:id="43" w:name="_Toc470026999"/>
      <w:r w:rsidRPr="00980D68">
        <w:t>Detekce rohů displeje</w:t>
      </w:r>
      <w:bookmarkEnd w:id="42"/>
      <w:bookmarkEnd w:id="43"/>
    </w:p>
    <w:p w14:paraId="75555A03" w14:textId="77777777" w:rsidR="00940D59" w:rsidRPr="00980D68" w:rsidRDefault="00940D59" w:rsidP="00940D59">
      <w:r w:rsidRPr="00980D68">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t>a dipleji a určení polohy ovláda</w:t>
      </w:r>
      <w:r w:rsidRPr="00980D68">
        <w:t xml:space="preserve">cích prvků z databáze bez nutnosti automatické detekce. </w:t>
      </w:r>
      <w:r w:rsidR="00BC4B33" w:rsidRPr="00980D68">
        <w:t>Aktuálně je naimplementovaná afinní transformace</w:t>
      </w:r>
      <w:r w:rsidR="00F27757" w:rsidRPr="00980D68">
        <w:t xml:space="preserve"> </w:t>
      </w:r>
      <w:r w:rsidR="00F27757" w:rsidRPr="00980D68">
        <w:fldChar w:fldCharType="begin" w:fldLock="1"/>
      </w:r>
      <w:r w:rsidR="00F27757" w:rsidRPr="00980D6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980D68">
        <w:fldChar w:fldCharType="separate"/>
      </w:r>
      <w:r w:rsidR="00F27757" w:rsidRPr="00980D68">
        <w:rPr>
          <w:noProof/>
        </w:rPr>
        <w:t>[1]</w:t>
      </w:r>
      <w:r w:rsidR="00F27757" w:rsidRPr="00980D68">
        <w:fldChar w:fldCharType="end"/>
      </w:r>
      <w:r w:rsidR="00BC4B33" w:rsidRPr="00980D68">
        <w:t>, ale rohy displeje se volí ručně přes GUI. Toto není ideální z hlediska nutnosti zásahu obsluhy robota. Další nevýhodou je, že se transformace provádí jen jednou, na začátku</w:t>
      </w:r>
      <w:r w:rsidR="001B5BBD" w:rsidRPr="00980D68">
        <w:t>,</w:t>
      </w:r>
      <w:r w:rsidR="00BC4B33" w:rsidRPr="00980D68">
        <w:t xml:space="preserve"> a pokud se kamera během testování</w:t>
      </w:r>
      <w:r w:rsidR="004229E3" w:rsidRPr="00980D68">
        <w:t xml:space="preserve"> posune, je zbyt</w:t>
      </w:r>
      <w:r w:rsidR="001B36D1" w:rsidRPr="00980D68">
        <w:t>ek testování zbytečné. Proto byla naimplementována automatická detekce</w:t>
      </w:r>
      <w:r w:rsidR="004229E3" w:rsidRPr="00980D68">
        <w:t xml:space="preserve"> rohů displeje v obraze a podle pozic</w:t>
      </w:r>
      <w:r w:rsidR="001B5BBD" w:rsidRPr="00980D68">
        <w:t>e rohu se bude program kalibrovat</w:t>
      </w:r>
      <w:r w:rsidR="004229E3" w:rsidRPr="00980D68">
        <w:t xml:space="preserve"> v pravidelných intervalech.</w:t>
      </w:r>
    </w:p>
    <w:p w14:paraId="666B15EE" w14:textId="77777777" w:rsidR="00E077F7" w:rsidRPr="00980D68" w:rsidRDefault="00E077F7" w:rsidP="004229E3">
      <w:r w:rsidRPr="00980D68">
        <w:t xml:space="preserve">Jednotlivé mezikroky zpracování je možné vidět na sérii obrázků </w:t>
      </w:r>
      <w:r w:rsidRPr="00980D68">
        <w:fldChar w:fldCharType="begin"/>
      </w:r>
      <w:r w:rsidRPr="00980D68">
        <w:instrText xml:space="preserve"> REF _Ref469234091 \h </w:instrText>
      </w:r>
      <w:r w:rsidRPr="00980D68">
        <w:fldChar w:fldCharType="separate"/>
      </w:r>
      <w:r w:rsidRPr="00980D68">
        <w:t>Obr. 1</w:t>
      </w:r>
      <w:r w:rsidRPr="00980D68">
        <w:fldChar w:fldCharType="end"/>
      </w:r>
      <w:r w:rsidRPr="00980D68">
        <w:t>. Nejprve se obraz p</w:t>
      </w:r>
      <w:r w:rsidR="00947848">
        <w:t>řevede na šedotónový, pak na bi</w:t>
      </w:r>
      <w:r w:rsidRPr="00980D68">
        <w:t>nární s vhodným prahem. Binární obraz se nasegmentuje</w:t>
      </w:r>
      <w:r w:rsidR="00F73F14" w:rsidRPr="00980D68">
        <w:t xml:space="preserve"> </w:t>
      </w:r>
      <w:r w:rsidR="00F27757" w:rsidRPr="00980D68">
        <w:fldChar w:fldCharType="begin" w:fldLock="1"/>
      </w:r>
      <w:r w:rsidR="00F27757" w:rsidRPr="00980D6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980D68">
        <w:fldChar w:fldCharType="separate"/>
      </w:r>
      <w:r w:rsidR="00F27757" w:rsidRPr="00980D68">
        <w:rPr>
          <w:noProof/>
        </w:rPr>
        <w:t>[1]</w:t>
      </w:r>
      <w:r w:rsidR="00F27757" w:rsidRPr="00980D68">
        <w:fldChar w:fldCharType="end"/>
      </w:r>
      <w:r w:rsidRPr="00980D68">
        <w:t xml:space="preserve"> a dále se provedou morfologické operace otevření a uzavření </w:t>
      </w:r>
      <w:r w:rsidR="00F27757" w:rsidRPr="00980D68">
        <w:fldChar w:fldCharType="begin" w:fldLock="1"/>
      </w:r>
      <w:r w:rsidR="00F27757" w:rsidRPr="00980D6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980D68">
        <w:fldChar w:fldCharType="separate"/>
      </w:r>
      <w:r w:rsidR="00F27757" w:rsidRPr="00980D68">
        <w:rPr>
          <w:noProof/>
        </w:rPr>
        <w:t>[1]</w:t>
      </w:r>
      <w:r w:rsidR="00F27757" w:rsidRPr="00980D68">
        <w:fldChar w:fldCharType="end"/>
      </w:r>
      <w:r w:rsidR="00F27757" w:rsidRPr="00980D68">
        <w:t xml:space="preserve"> </w:t>
      </w:r>
      <w:r w:rsidRPr="00980D68">
        <w:t>kvůli redukci malých segmentů způsobených nerovnoměrným osvětlením a kvůli zajištění celistvosti větších segmentů. Pomocí kritérií pro délku kontury kolem segmentu a obsahu segment</w:t>
      </w:r>
      <w:r w:rsidR="001B5BBD" w:rsidRPr="00980D68">
        <w:t>u</w:t>
      </w:r>
      <w:r w:rsidRPr="00980D68">
        <w:t xml:space="preserve"> se vybere oblast, kde je s největší pravděpodobností displej. Nakonec se vyberou čtyři body v segmentu, jejichž Euklidovská vzdálen</w:t>
      </w:r>
      <w:r w:rsidR="00BC491B" w:rsidRPr="00980D68">
        <w:t>ost je nejmenší k rohům obrazu.</w:t>
      </w:r>
    </w:p>
    <w:tbl>
      <w:tblPr>
        <w:tblStyle w:val="Mkatabulky"/>
        <w:tblW w:w="921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599"/>
      </w:tblGrid>
      <w:tr w:rsidR="00FB62D9" w:rsidRPr="00980D68" w14:paraId="04A92848" w14:textId="77777777" w:rsidTr="00940D59">
        <w:trPr>
          <w:trHeight w:val="2629"/>
        </w:trPr>
        <w:tc>
          <w:tcPr>
            <w:tcW w:w="4721" w:type="dxa"/>
          </w:tcPr>
          <w:p w14:paraId="35353A95" w14:textId="77777777" w:rsidR="00FB62D9" w:rsidRPr="00980D68" w:rsidRDefault="00FB62D9" w:rsidP="00940D59">
            <w:pPr>
              <w:pStyle w:val="Odstavecseseznamem"/>
              <w:keepNext/>
              <w:ind w:left="0"/>
            </w:pPr>
            <w:r w:rsidRPr="00980D68">
              <w:rPr>
                <w:lang w:eastAsia="cs-CZ"/>
              </w:rPr>
              <w:drawing>
                <wp:inline distT="0" distB="0" distL="0" distR="0" wp14:anchorId="75B9D720" wp14:editId="757EEA6C">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14:paraId="561527EA" w14:textId="77777777" w:rsidR="00FB62D9" w:rsidRPr="00980D68" w:rsidRDefault="00FB62D9" w:rsidP="00FB62D9">
            <w:pPr>
              <w:pStyle w:val="Odstavecseseznamem"/>
              <w:ind w:left="0"/>
            </w:pPr>
            <w:r w:rsidRPr="00980D68">
              <w:rPr>
                <w:lang w:eastAsia="cs-CZ"/>
              </w:rPr>
              <w:drawing>
                <wp:inline distT="0" distB="0" distL="0" distR="0" wp14:anchorId="46EA49C5" wp14:editId="251CF74A">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980D68" w14:paraId="5FBC42B8" w14:textId="77777777" w:rsidTr="00940D59">
        <w:tc>
          <w:tcPr>
            <w:tcW w:w="4721" w:type="dxa"/>
          </w:tcPr>
          <w:p w14:paraId="687B17B0" w14:textId="77777777" w:rsidR="00FB62D9" w:rsidRPr="00980D68" w:rsidRDefault="00FB62D9" w:rsidP="00FB62D9">
            <w:pPr>
              <w:pStyle w:val="Odstavecseseznamem"/>
              <w:ind w:left="0"/>
            </w:pPr>
            <w:r w:rsidRPr="00980D68">
              <w:rPr>
                <w:lang w:eastAsia="cs-CZ"/>
              </w:rPr>
              <w:drawing>
                <wp:inline distT="0" distB="0" distL="0" distR="0" wp14:anchorId="51791EB6" wp14:editId="2E9C05A8">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14:paraId="5548AA5B" w14:textId="77777777" w:rsidR="00FB62D9" w:rsidRPr="00980D68" w:rsidRDefault="00FB62D9" w:rsidP="00FB62D9">
            <w:pPr>
              <w:pStyle w:val="Odstavecseseznamem"/>
              <w:ind w:left="0"/>
            </w:pPr>
            <w:r w:rsidRPr="00980D68">
              <w:rPr>
                <w:lang w:eastAsia="cs-CZ"/>
              </w:rPr>
              <w:drawing>
                <wp:inline distT="0" distB="0" distL="0" distR="0" wp14:anchorId="4DEF659E" wp14:editId="741A3DA1">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980D68" w14:paraId="5EB2D5E2" w14:textId="77777777" w:rsidTr="00940D59">
        <w:tc>
          <w:tcPr>
            <w:tcW w:w="9219" w:type="dxa"/>
            <w:gridSpan w:val="2"/>
          </w:tcPr>
          <w:p w14:paraId="545868A1" w14:textId="77777777" w:rsidR="00940D59" w:rsidRPr="00980D68" w:rsidRDefault="00940D59" w:rsidP="00940D59">
            <w:pPr>
              <w:pStyle w:val="Titulek"/>
              <w:jc w:val="center"/>
            </w:pPr>
            <w:bookmarkStart w:id="44" w:name="_Ref469234091"/>
            <w:bookmarkStart w:id="45" w:name="_Toc470026066"/>
            <w:bookmarkStart w:id="46" w:name="_Toc470026978"/>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008E0A01" w:rsidRPr="00980D68">
              <w:t>1</w:t>
            </w:r>
            <w:r w:rsidR="00947848" w:rsidRPr="00980D68">
              <w:fldChar w:fldCharType="end"/>
            </w:r>
            <w:bookmarkEnd w:id="44"/>
            <w:r w:rsidRPr="00980D68">
              <w:t xml:space="preserve"> – Mezikroky v algoritmu pro nalezení rohů displeje – vstupní obraz (vlevo nahoře), binarizovaný obraz (vpravo nahoře), segmentovaný obraz (vlevo dole), výsledek (vpravo dole)</w:t>
            </w:r>
            <w:bookmarkEnd w:id="45"/>
            <w:bookmarkEnd w:id="46"/>
          </w:p>
        </w:tc>
      </w:tr>
    </w:tbl>
    <w:p w14:paraId="0DC42070" w14:textId="77777777" w:rsidR="004B0B26" w:rsidRPr="00980D68" w:rsidRDefault="004B0B26" w:rsidP="004B0B26">
      <w:pPr>
        <w:pStyle w:val="Nadpis3"/>
      </w:pPr>
      <w:bookmarkStart w:id="47" w:name="_Toc470026120"/>
      <w:bookmarkStart w:id="48" w:name="_Toc470027000"/>
      <w:r w:rsidRPr="00980D68">
        <w:t>Normalizace jasu</w:t>
      </w:r>
      <w:bookmarkEnd w:id="47"/>
      <w:bookmarkEnd w:id="48"/>
      <w:r w:rsidRPr="00980D68">
        <w:t xml:space="preserve"> </w:t>
      </w:r>
    </w:p>
    <w:p w14:paraId="381D1A4A" w14:textId="77777777" w:rsidR="00723843" w:rsidRPr="00980D68" w:rsidRDefault="00723843" w:rsidP="00723843">
      <w:pPr>
        <w:rPr>
          <w:rFonts w:eastAsiaTheme="minorEastAsia"/>
        </w:rPr>
      </w:pPr>
      <w:r w:rsidRPr="00980D68">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980D68">
        <w:t>alespoň 5 odstínů šedé. Taková obrazovka bohužel v aplikaci není k dispozici</w:t>
      </w:r>
      <w:r w:rsidRPr="00980D68">
        <w:t>, proto se a</w:t>
      </w:r>
      <w:r w:rsidR="001B5BBD" w:rsidRPr="00980D68">
        <w:t>le</w:t>
      </w:r>
      <w:r w:rsidRPr="00980D68">
        <w:t>spoň využívá faktu, že je v každé obrazovce bílá a černá.</w:t>
      </w:r>
      <w:r w:rsidR="006A476D" w:rsidRPr="00980D68">
        <w:t xml:space="preserve"> Jas se normalizuje po kanálech pomocí následujícího vzorce</w:t>
      </w:r>
      <w:r w:rsidR="00134C09" w:rsidRPr="00980D68">
        <w:t xml:space="preserve"> </w:t>
      </w:r>
      <w:r w:rsidR="00134C09" w:rsidRPr="00980D68">
        <w:rPr>
          <w:i/>
        </w:rPr>
        <w:fldChar w:fldCharType="begin"/>
      </w:r>
      <w:r w:rsidR="00134C09" w:rsidRPr="00980D68">
        <w:rPr>
          <w:i/>
        </w:rPr>
        <w:instrText xml:space="preserve"> REF _Ref470022520 \h  \* MERGEFORMAT </w:instrText>
      </w:r>
      <w:r w:rsidR="00134C09" w:rsidRPr="00980D68">
        <w:rPr>
          <w:i/>
        </w:rPr>
      </w:r>
      <w:r w:rsidR="00134C09" w:rsidRPr="00980D68">
        <w:rPr>
          <w:i/>
        </w:rPr>
        <w:fldChar w:fldCharType="separate"/>
      </w:r>
      <w:r w:rsidR="00134C09" w:rsidRPr="00980D68">
        <w:rPr>
          <w:i/>
        </w:rPr>
        <w:t>(1)</w:t>
      </w:r>
      <w:r w:rsidR="00134C09" w:rsidRPr="00980D68">
        <w:rPr>
          <w:i/>
        </w:rPr>
        <w:fldChar w:fldCharType="end"/>
      </w:r>
      <w:r w:rsidR="006A476D" w:rsidRPr="00980D68">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980D68">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980D68">
        <w:rPr>
          <w:rFonts w:eastAsiaTheme="minorEastAsia"/>
        </w:rPr>
        <w:t xml:space="preserve"> je pak transformovaný.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980D68" w14:paraId="0AF82AD7" w14:textId="77777777" w:rsidTr="00134C09">
        <w:tc>
          <w:tcPr>
            <w:tcW w:w="2122" w:type="dxa"/>
          </w:tcPr>
          <w:p w14:paraId="4F866C2A" w14:textId="77777777" w:rsidR="001B5BBD" w:rsidRPr="00980D68" w:rsidRDefault="001B5BBD" w:rsidP="00723843"/>
        </w:tc>
        <w:tc>
          <w:tcPr>
            <w:tcW w:w="4961" w:type="dxa"/>
          </w:tcPr>
          <w:p w14:paraId="72F05495" w14:textId="77777777" w:rsidR="001B5BBD" w:rsidRPr="00980D68" w:rsidRDefault="00947848"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08E9C35B" w14:textId="77777777" w:rsidR="001B5BBD" w:rsidRPr="00980D68" w:rsidRDefault="00134C09" w:rsidP="00134C09">
            <w:pPr>
              <w:pStyle w:val="Titulek"/>
              <w:jc w:val="right"/>
            </w:pPr>
            <w:bookmarkStart w:id="49" w:name="_Ref470022520"/>
            <w:r w:rsidRPr="00980D68">
              <w:t>(</w:t>
            </w:r>
            <w:r w:rsidRPr="00980D68">
              <w:fldChar w:fldCharType="begin"/>
            </w:r>
            <w:r w:rsidRPr="00980D68">
              <w:instrText xml:space="preserve"> SEQ Rovnice \* ARABIC </w:instrText>
            </w:r>
            <w:r w:rsidRPr="00980D68">
              <w:fldChar w:fldCharType="separate"/>
            </w:r>
            <w:r w:rsidRPr="00980D68">
              <w:t>1</w:t>
            </w:r>
            <w:r w:rsidRPr="00980D68">
              <w:fldChar w:fldCharType="end"/>
            </w:r>
            <w:r w:rsidRPr="00980D68">
              <w:t>)</w:t>
            </w:r>
            <w:bookmarkEnd w:id="49"/>
          </w:p>
        </w:tc>
      </w:tr>
    </w:tbl>
    <w:p w14:paraId="6D903718" w14:textId="77777777" w:rsidR="006A476D" w:rsidRPr="00980D68" w:rsidRDefault="00802138" w:rsidP="00723843">
      <w:r w:rsidRPr="00980D68">
        <w:t>Tím, že se kontrast transformuje po kanálech, dosahuje se i částečného vyvážení bílé a redukuje se vliv barvy osvětlen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17"/>
      </w:tblGrid>
      <w:tr w:rsidR="009D3147" w:rsidRPr="00980D68" w14:paraId="4E483122" w14:textId="77777777" w:rsidTr="006A476D">
        <w:tc>
          <w:tcPr>
            <w:tcW w:w="4531" w:type="dxa"/>
          </w:tcPr>
          <w:p w14:paraId="509E8E60" w14:textId="77777777" w:rsidR="006A476D" w:rsidRPr="00980D68" w:rsidRDefault="006A476D" w:rsidP="006A476D">
            <w:pPr>
              <w:keepNext/>
            </w:pPr>
            <w:r w:rsidRPr="00980D68">
              <w:rPr>
                <w:lang w:eastAsia="cs-CZ"/>
              </w:rPr>
              <w:drawing>
                <wp:inline distT="0" distB="0" distL="0" distR="0" wp14:anchorId="00F4EA34" wp14:editId="4EC9834A">
                  <wp:extent cx="2835047" cy="1594714"/>
                  <wp:effectExtent l="0" t="0" r="381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6144" cy="1617831"/>
                          </a:xfrm>
                          <a:prstGeom prst="rect">
                            <a:avLst/>
                          </a:prstGeom>
                        </pic:spPr>
                      </pic:pic>
                    </a:graphicData>
                  </a:graphic>
                </wp:inline>
              </w:drawing>
            </w:r>
          </w:p>
        </w:tc>
        <w:tc>
          <w:tcPr>
            <w:tcW w:w="4531" w:type="dxa"/>
          </w:tcPr>
          <w:p w14:paraId="6DC8E00C" w14:textId="77777777" w:rsidR="006A476D" w:rsidRPr="00980D68" w:rsidRDefault="006A476D" w:rsidP="00723843">
            <w:r w:rsidRPr="00980D68">
              <w:rPr>
                <w:lang w:eastAsia="cs-CZ"/>
              </w:rPr>
              <w:drawing>
                <wp:inline distT="0" distB="0" distL="0" distR="0" wp14:anchorId="01B2EF38" wp14:editId="488FE307">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980D68" w14:paraId="6B9D1544" w14:textId="77777777" w:rsidTr="006A476D">
        <w:tc>
          <w:tcPr>
            <w:tcW w:w="9062" w:type="dxa"/>
            <w:gridSpan w:val="2"/>
          </w:tcPr>
          <w:p w14:paraId="4291BA18" w14:textId="77777777" w:rsidR="006A476D" w:rsidRPr="00980D68" w:rsidRDefault="006A476D" w:rsidP="006A476D">
            <w:pPr>
              <w:pStyle w:val="Titulek"/>
              <w:jc w:val="center"/>
            </w:pPr>
            <w:bookmarkStart w:id="50" w:name="_Toc470026067"/>
            <w:bookmarkStart w:id="51" w:name="_Toc470026979"/>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008E0A01" w:rsidRPr="00980D68">
              <w:t>2</w:t>
            </w:r>
            <w:r w:rsidR="00947848" w:rsidRPr="00980D68">
              <w:fldChar w:fldCharType="end"/>
            </w:r>
            <w:r w:rsidRPr="00980D68">
              <w:t xml:space="preserve"> - Snímek obrazovky před (vlevo) a po(vpravo) </w:t>
            </w:r>
            <w:r w:rsidR="00802138" w:rsidRPr="00980D68">
              <w:t>transformaci</w:t>
            </w:r>
            <w:r w:rsidRPr="00980D68">
              <w:t xml:space="preserve"> kontrastu</w:t>
            </w:r>
            <w:bookmarkEnd w:id="50"/>
            <w:bookmarkEnd w:id="51"/>
          </w:p>
        </w:tc>
      </w:tr>
      <w:tr w:rsidR="007312DC" w:rsidRPr="00980D68" w14:paraId="0D47D728" w14:textId="77777777" w:rsidTr="006A476D">
        <w:tc>
          <w:tcPr>
            <w:tcW w:w="9062" w:type="dxa"/>
            <w:gridSpan w:val="2"/>
          </w:tcPr>
          <w:p w14:paraId="0445B6C9" w14:textId="77777777" w:rsidR="007312DC" w:rsidRPr="00980D68" w:rsidRDefault="007312DC" w:rsidP="007312DC">
            <w:r w:rsidRPr="00980D68">
              <w:t>Překážkou normalizace jasu jsou monotónní obrazovky</w:t>
            </w:r>
            <w:r w:rsidR="00134C09" w:rsidRPr="00980D68">
              <w:t>, které značí načítání</w:t>
            </w:r>
            <w:r w:rsidRPr="00980D68">
              <w:t>. Po tyto nemá normalizace smysl, proto se dopředu rozpoznají a žádná další analýza ani zpracování na nich neprobíh</w:t>
            </w:r>
            <w:r w:rsidR="00134C09" w:rsidRPr="00980D68">
              <w:t>á. Kvůli občasnému výraznému moa</w:t>
            </w:r>
            <w:r w:rsidRPr="00980D68">
              <w:t>ré šumu a velkému množství různých podob monotónní obrazovek se není možné spolehnout jen na intenzitu pixelů v obraze nebo jejich barevnost. Pro rozpoznání monotónní obrazovky se tedy používá absolutní zastoupení hran v</w:t>
            </w:r>
            <w:r w:rsidR="00134C09" w:rsidRPr="00980D68">
              <w:t xml:space="preserve"> obraze a </w:t>
            </w:r>
            <w:r w:rsidRPr="00980D68">
              <w:t>histogram intenzit pixelů</w:t>
            </w:r>
            <w:r w:rsidR="009D3147" w:rsidRPr="00980D68">
              <w:t xml:space="preserve"> po barevných kanálech</w:t>
            </w:r>
            <w:r w:rsidRPr="00980D68">
              <w:t xml:space="preserve">. </w:t>
            </w:r>
            <w:r w:rsidR="00134C09" w:rsidRPr="00980D68">
              <w:t>Hrany se získávají Cannyho hranovým detektorem</w:t>
            </w:r>
            <w:r w:rsidR="00134C09" w:rsidRPr="00980D68">
              <w:fldChar w:fldCharType="begin" w:fldLock="1"/>
            </w:r>
            <w:r w:rsidR="0094784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134C09" w:rsidRPr="00980D68">
              <w:fldChar w:fldCharType="separate"/>
            </w:r>
            <w:r w:rsidR="00134C09" w:rsidRPr="00980D68">
              <w:rPr>
                <w:noProof/>
              </w:rPr>
              <w:t>[2]</w:t>
            </w:r>
            <w:r w:rsidR="00134C09" w:rsidRPr="00980D68">
              <w:fldChar w:fldCharType="end"/>
            </w:r>
            <w:r w:rsidR="00134C09" w:rsidRPr="00980D68">
              <w:t xml:space="preserve">. </w:t>
            </w:r>
          </w:p>
          <w:p w14:paraId="0181F1D9" w14:textId="77777777" w:rsidR="007312DC" w:rsidRPr="00980D68" w:rsidRDefault="007312DC" w:rsidP="007312DC">
            <w:r w:rsidRPr="00980D68">
              <w:t xml:space="preserve">U určení monotónnosti obrazovky bylo dosáhnuto stoprocentní úspěšnosti. </w:t>
            </w:r>
          </w:p>
          <w:tbl>
            <w:tblPr>
              <w:tblStyle w:val="Mkatabulky"/>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12"/>
              <w:gridCol w:w="4323"/>
            </w:tblGrid>
            <w:tr w:rsidR="009D3147" w:rsidRPr="00980D68" w14:paraId="49A4D558" w14:textId="77777777" w:rsidTr="001B36D1">
              <w:trPr>
                <w:trHeight w:hRule="exact" w:val="2880"/>
              </w:trPr>
              <w:tc>
                <w:tcPr>
                  <w:tcW w:w="4478" w:type="dxa"/>
                </w:tcPr>
                <w:p w14:paraId="7127C77A" w14:textId="77777777" w:rsidR="007312DC" w:rsidRPr="00980D68" w:rsidRDefault="007312DC" w:rsidP="007312DC">
                  <w:r w:rsidRPr="00980D68">
                    <w:rPr>
                      <w:lang w:eastAsia="cs-CZ"/>
                    </w:rPr>
                    <w:drawing>
                      <wp:inline distT="0" distB="0" distL="0" distR="0">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78" w:type="dxa"/>
                  <w:gridSpan w:val="2"/>
                </w:tcPr>
                <w:p w14:paraId="1E1C95A0" w14:textId="77777777" w:rsidR="007312DC" w:rsidRPr="00980D68" w:rsidRDefault="007312DC" w:rsidP="007312DC">
                  <w:r w:rsidRPr="00980D68">
                    <w:rPr>
                      <w:lang w:eastAsia="cs-CZ"/>
                    </w:rPr>
                    <w:drawing>
                      <wp:inline distT="0" distB="0" distL="0" distR="0">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9D3147" w:rsidRPr="00980D68" w14:paraId="318FC6DC" w14:textId="77777777" w:rsidTr="001B36D1">
              <w:trPr>
                <w:trHeight w:hRule="exact" w:val="2880"/>
              </w:trPr>
              <w:tc>
                <w:tcPr>
                  <w:tcW w:w="4478" w:type="dxa"/>
                  <w:gridSpan w:val="2"/>
                </w:tcPr>
                <w:p w14:paraId="53996FFA" w14:textId="77777777" w:rsidR="007312DC" w:rsidRPr="00980D68" w:rsidRDefault="007312DC" w:rsidP="007312DC">
                  <w:r w:rsidRPr="00980D68">
                    <w:rPr>
                      <w:lang w:eastAsia="cs-CZ"/>
                    </w:rPr>
                    <w:drawing>
                      <wp:inline distT="0" distB="0" distL="0" distR="0">
                        <wp:extent cx="288925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7320" cy="1808097"/>
                                </a:xfrm>
                                <a:prstGeom prst="rect">
                                  <a:avLst/>
                                </a:prstGeom>
                              </pic:spPr>
                            </pic:pic>
                          </a:graphicData>
                        </a:graphic>
                      </wp:inline>
                    </w:drawing>
                  </w:r>
                </w:p>
              </w:tc>
              <w:tc>
                <w:tcPr>
                  <w:tcW w:w="4478" w:type="dxa"/>
                </w:tcPr>
                <w:p w14:paraId="4069AFF3" w14:textId="77777777" w:rsidR="007312DC" w:rsidRPr="00980D68" w:rsidRDefault="007312DC" w:rsidP="009D3147">
                  <w:pPr>
                    <w:keepNext/>
                  </w:pPr>
                  <w:r w:rsidRPr="00980D68">
                    <w:rPr>
                      <w:lang w:eastAsia="cs-CZ"/>
                    </w:rPr>
                    <w:drawing>
                      <wp:inline distT="0" distB="0" distL="0" distR="0">
                        <wp:extent cx="26225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5301" cy="1812420"/>
                                </a:xfrm>
                                <a:prstGeom prst="rect">
                                  <a:avLst/>
                                </a:prstGeom>
                              </pic:spPr>
                            </pic:pic>
                          </a:graphicData>
                        </a:graphic>
                      </wp:inline>
                    </w:drawing>
                  </w:r>
                </w:p>
              </w:tc>
            </w:tr>
          </w:tbl>
          <w:p w14:paraId="73CCA7A2" w14:textId="77777777" w:rsidR="007312DC" w:rsidRPr="00980D68" w:rsidRDefault="009D3147" w:rsidP="001B36D1">
            <w:pPr>
              <w:pStyle w:val="Titulek"/>
              <w:jc w:val="center"/>
            </w:pPr>
            <w:bookmarkStart w:id="52" w:name="_Toc470026068"/>
            <w:bookmarkStart w:id="53" w:name="_Toc470026980"/>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008E0A01" w:rsidRPr="00980D68">
              <w:t>3</w:t>
            </w:r>
            <w:r w:rsidR="00947848" w:rsidRPr="00980D68">
              <w:fldChar w:fldCharType="end"/>
            </w:r>
            <w:r w:rsidRPr="00980D68">
              <w:t xml:space="preserve"> – Příkl</w:t>
            </w:r>
            <w:r w:rsidR="00134C09" w:rsidRPr="00980D68">
              <w:t>ady problematických obrazovek:</w:t>
            </w:r>
            <w:r w:rsidRPr="00980D68">
              <w:t xml:space="preserve"> </w:t>
            </w:r>
            <w:r w:rsidR="00134C09" w:rsidRPr="00980D68">
              <w:t xml:space="preserve">a) </w:t>
            </w:r>
            <w:r w:rsidRPr="00980D68">
              <w:t xml:space="preserve">jinak barevný okraj b) výrazný šum c) nízký jas </w:t>
            </w:r>
            <w:r w:rsidR="001B36D1" w:rsidRPr="00980D68">
              <w:t xml:space="preserve">(obrazovka je reálně bílá) </w:t>
            </w:r>
            <w:r w:rsidRPr="00980D68">
              <w:t>d) nemonotónní obrazovka s výrazným zastoupením bílé, která musí pokračovat k analýze</w:t>
            </w:r>
            <w:bookmarkEnd w:id="52"/>
            <w:bookmarkEnd w:id="53"/>
          </w:p>
        </w:tc>
      </w:tr>
      <w:tr w:rsidR="009D3147" w:rsidRPr="00980D68" w14:paraId="1AB9711F" w14:textId="77777777" w:rsidTr="006A476D">
        <w:tc>
          <w:tcPr>
            <w:tcW w:w="9062" w:type="dxa"/>
            <w:gridSpan w:val="2"/>
          </w:tcPr>
          <w:p w14:paraId="1815E330" w14:textId="77777777" w:rsidR="009D3147" w:rsidRPr="00980D68" w:rsidRDefault="009D3147" w:rsidP="007312DC"/>
        </w:tc>
      </w:tr>
    </w:tbl>
    <w:p w14:paraId="57356D14" w14:textId="77777777" w:rsidR="007E373F" w:rsidRPr="00980D68" w:rsidRDefault="004B0B26" w:rsidP="004B0B26">
      <w:pPr>
        <w:pStyle w:val="Nadpis2"/>
      </w:pPr>
      <w:bookmarkStart w:id="54" w:name="_Toc470026121"/>
      <w:bookmarkStart w:id="55" w:name="_Toc470027001"/>
      <w:r w:rsidRPr="00980D68">
        <w:t>Redukce šumu</w:t>
      </w:r>
      <w:bookmarkEnd w:id="54"/>
      <w:bookmarkEnd w:id="55"/>
    </w:p>
    <w:p w14:paraId="37A688A9" w14:textId="77777777" w:rsidR="008E2387" w:rsidRPr="00980D68" w:rsidRDefault="008E2387" w:rsidP="008E2387">
      <w:r w:rsidRPr="00980D68">
        <w:t>Při snímkování displeje je</w:t>
      </w:r>
      <w:r w:rsidR="00134C09" w:rsidRPr="00980D68">
        <w:t xml:space="preserve"> největším problémem šum typu moa</w:t>
      </w:r>
      <w:r w:rsidRPr="00980D68">
        <w:t xml:space="preserve">ré. </w:t>
      </w:r>
      <w:r w:rsidR="00134C09" w:rsidRPr="00980D68">
        <w:t>Moa</w:t>
      </w:r>
      <w:r w:rsidR="00BF4074" w:rsidRPr="00980D68">
        <w:t>ré vzniká v důsledku pravidelného uspořádání pixelů na displeji i na čipu kamery do matice. Tyto dvě mřížky spolu interferují</w:t>
      </w:r>
      <w:r w:rsidR="00947848">
        <w:t>,</w:t>
      </w:r>
      <w:r w:rsidR="00BF4074" w:rsidRPr="00980D68">
        <w:t xml:space="preserve"> a tak vznikají pruhy. </w:t>
      </w:r>
      <w:r w:rsidRPr="00980D68">
        <w:t xml:space="preserve">Vzhledem k výpočetní náročnosti odstranění tohoto typu šumu by </w:t>
      </w:r>
      <w:r w:rsidR="00947848">
        <w:t>bylo ideální použít hardwarový a</w:t>
      </w:r>
      <w:r w:rsidRPr="00980D68">
        <w:t xml:space="preserve">ntialiasingový filtr, který ale nemáme momentálně k dispozici. </w:t>
      </w:r>
      <w:r w:rsidR="00BF4074" w:rsidRPr="00980D68">
        <w:t xml:space="preserve">Pro </w:t>
      </w:r>
      <w:r w:rsidR="00C94A4D" w:rsidRPr="00980D68">
        <w:t xml:space="preserve">odstranění šumu se ukázala jako nejefektivnější filtrace </w:t>
      </w:r>
      <w:r w:rsidR="00BF4074" w:rsidRPr="00980D68">
        <w:t>ve spektru pásmovou Gaussovou zádrží.</w:t>
      </w:r>
      <w:r w:rsidR="00776A25" w:rsidRPr="00980D68">
        <w:t xml:space="preserve"> Filtrace byla provedena pro </w:t>
      </w:r>
      <w:r w:rsidR="00BF4074" w:rsidRPr="00980D68">
        <w:t>každý barevný kanál zvláš</w:t>
      </w:r>
      <w:r w:rsidR="00776A25" w:rsidRPr="00980D68">
        <w:t>ť. Pro vygenerování masky filtru byl</w:t>
      </w:r>
      <w:r w:rsidR="009F606E" w:rsidRPr="00980D68">
        <w:t>y</w:t>
      </w:r>
      <w:r w:rsidR="00776A25" w:rsidRPr="00980D68">
        <w:t xml:space="preserve"> použit</w:t>
      </w:r>
      <w:r w:rsidR="009F606E" w:rsidRPr="00980D68">
        <w:t>y</w:t>
      </w:r>
      <w:r w:rsidR="00776A25" w:rsidRPr="00980D68">
        <w:t xml:space="preserve"> následující vztah</w:t>
      </w:r>
      <w:r w:rsidR="00947848">
        <w:t>y</w:t>
      </w:r>
      <w:r w:rsidR="00947848">
        <w:fldChar w:fldCharType="begin" w:fldLock="1"/>
      </w:r>
      <w:r w:rsidR="00947848">
        <w:instrText>ADDIN CSL_CITATION { "citationItems" : [ { "id" : "ITEM-1", "itemData" : { "DOI" : "10.1016/j.micron.2011.07.009", "ISBN" : "1872-8952 (Electronic)\\r1388-2457 (Linking)", "ISSN" : "09684328", "PMID" : "21763191", "abstract" : "Moir\u00e9 pattern noise in Scanning Transmission X-ray Microscopy (STXM) imaging introduces significant errors in qualitative and quantitative image analysis. Due to the complex origin of the noise, it is difficult to avoid Moir\u00e9 pattern noise during the image data acquisition stage. In this paper, we introduce a post-processing method for filtering Moir\u00e9 pattern noise from STXM images. This method includes a semi-automatic detection of the spectral peaks in the Fourier amplitude spectrum by using a local median filter, and elimination of the spectral noise peaks using a Gaussian notch filter. The proposed median-Gaussian filtering framework shows good results for STXM images with the size of power of two, if such parameters as threshold, sizes of the median and Gaussian filters, and size of the low frequency window, have been properly selected. \u00a9 2011 Elsevier Ltd.", "author" : [ { "dropping-particle" : "", "family" : "Wei", "given" : "Zhouping", "non-dropping-particle" : "", "parse-names" : false, "suffix" : "" }, { "dropping-particle" : "", "family" : "Wang", "given" : "Jian", "non-dropping-particle" : "", "parse-names" : false, "suffix" : "" }, { "dropping-particle" : "", "family" : "Nichol", "given" : "Helen", "non-dropping-particle" : "", "parse-names" : false, "suffix" : "" }, { "dropping-particle" : "", "family" : "Wiebe", "given" : "Sheldon", "non-dropping-particle" : "", "parse-names" : false, "suffix" : "" }, { "dropping-particle" : "", "family" : "Chapman", "given" : "Dean", "non-dropping-particle" : "", "parse-names" : false, "suffix" : "" } ], "container-title" : "Micron", "id" : "ITEM-1", "issue" : "2-3", "issued" : { "date-parts" : [ [ "2012" ] ] }, "page" : "170-176", "title" : "A median-Gaussian filtering framework for Moir\u00e9 pattern noise removal from X-ray microscopy image", "type" : "article-journal", "volume" : "43" }, "uris" : [ "http://www.mendeley.com/documents/?uuid=1e8added-ac78-433d-b891-4570a50df8a1" ] } ], "mendeley" : { "formattedCitation" : "[3]", "plainTextFormattedCitation" : "[3]", "previouslyFormattedCitation" : "[3]" }, "properties" : { "noteIndex" : 0 }, "schema" : "https://github.com/citation-style-language/schema/raw/master/csl-citation.json" }</w:instrText>
      </w:r>
      <w:r w:rsidR="00947848">
        <w:fldChar w:fldCharType="separate"/>
      </w:r>
      <w:r w:rsidR="00947848" w:rsidRPr="00947848">
        <w:rPr>
          <w:noProof/>
        </w:rPr>
        <w:t>[3]</w:t>
      </w:r>
      <w:r w:rsidR="00947848">
        <w:fldChar w:fldCharType="end"/>
      </w:r>
      <w:r w:rsidR="00776A25" w:rsidRPr="00980D68">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200"/>
        <w:gridCol w:w="877"/>
      </w:tblGrid>
      <w:tr w:rsidR="00C94A4D" w:rsidRPr="00980D68" w14:paraId="2B1D8DCF" w14:textId="77777777" w:rsidTr="009F606E">
        <w:tc>
          <w:tcPr>
            <w:tcW w:w="985" w:type="dxa"/>
          </w:tcPr>
          <w:p w14:paraId="0AD5808F" w14:textId="77777777" w:rsidR="00C94A4D" w:rsidRPr="00980D68" w:rsidRDefault="00C94A4D" w:rsidP="008E2387">
            <w:pPr>
              <w:rPr>
                <w:rFonts w:eastAsia="Calibri" w:cs="Times New Roman"/>
              </w:rPr>
            </w:pPr>
          </w:p>
        </w:tc>
        <w:tc>
          <w:tcPr>
            <w:tcW w:w="7200" w:type="dxa"/>
          </w:tcPr>
          <w:p w14:paraId="3BB1942A" w14:textId="77777777" w:rsidR="00C94A4D" w:rsidRPr="00980D68" w:rsidRDefault="00947848"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268DDB29" w14:textId="77777777" w:rsidR="00C94A4D" w:rsidRPr="00980D68" w:rsidRDefault="009F606E" w:rsidP="009F606E">
            <w:pPr>
              <w:pStyle w:val="Titulek"/>
              <w:rPr>
                <w:rFonts w:eastAsiaTheme="minorEastAsia"/>
              </w:rPr>
            </w:pPr>
            <w:r w:rsidRPr="00980D68">
              <w:rPr>
                <w:rFonts w:eastAsiaTheme="minorEastAsia"/>
              </w:rPr>
              <w:t>(</w:t>
            </w:r>
            <w:r w:rsidRPr="00980D68">
              <w:rPr>
                <w:rFonts w:eastAsiaTheme="minorEastAsia"/>
              </w:rPr>
              <w:fldChar w:fldCharType="begin"/>
            </w:r>
            <w:r w:rsidRPr="00980D68">
              <w:rPr>
                <w:rFonts w:eastAsiaTheme="minorEastAsia"/>
              </w:rPr>
              <w:instrText xml:space="preserve"> SEQ Rovnice \* ARABIC </w:instrText>
            </w:r>
            <w:r w:rsidRPr="00980D68">
              <w:rPr>
                <w:rFonts w:eastAsiaTheme="minorEastAsia"/>
              </w:rPr>
              <w:fldChar w:fldCharType="separate"/>
            </w:r>
            <w:r w:rsidR="00134C09" w:rsidRPr="00980D68">
              <w:rPr>
                <w:rFonts w:eastAsiaTheme="minorEastAsia"/>
              </w:rPr>
              <w:t>2</w:t>
            </w:r>
            <w:r w:rsidRPr="00980D68">
              <w:rPr>
                <w:rFonts w:eastAsiaTheme="minorEastAsia"/>
              </w:rPr>
              <w:fldChar w:fldCharType="end"/>
            </w:r>
            <w:r w:rsidRPr="00980D68">
              <w:rPr>
                <w:rFonts w:eastAsiaTheme="minorEastAsia"/>
              </w:rPr>
              <w:t>)</w:t>
            </w:r>
          </w:p>
        </w:tc>
      </w:tr>
      <w:tr w:rsidR="00C94A4D" w:rsidRPr="00980D68" w14:paraId="739C808C" w14:textId="77777777" w:rsidTr="009F606E">
        <w:tc>
          <w:tcPr>
            <w:tcW w:w="985" w:type="dxa"/>
          </w:tcPr>
          <w:p w14:paraId="27D616D7" w14:textId="77777777" w:rsidR="00C94A4D" w:rsidRPr="00980D68" w:rsidRDefault="00C94A4D" w:rsidP="008E2387">
            <w:pPr>
              <w:rPr>
                <w:rFonts w:eastAsia="Calibri" w:cs="Times New Roman"/>
              </w:rPr>
            </w:pPr>
          </w:p>
        </w:tc>
        <w:tc>
          <w:tcPr>
            <w:tcW w:w="7200" w:type="dxa"/>
          </w:tcPr>
          <w:p w14:paraId="5B370B5F" w14:textId="77777777" w:rsidR="00C94A4D" w:rsidRPr="00980D68"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69BC3079" w14:textId="77777777" w:rsidR="00C94A4D" w:rsidRPr="00980D68" w:rsidRDefault="009F606E" w:rsidP="008E2387">
            <w:pPr>
              <w:rPr>
                <w:rFonts w:eastAsia="Calibri" w:cs="Times New Roman"/>
                <w:i/>
              </w:rPr>
            </w:pPr>
            <w:r w:rsidRPr="00980D68">
              <w:rPr>
                <w:rFonts w:eastAsia="Calibri" w:cs="Times New Roman"/>
                <w:i/>
              </w:rPr>
              <w:t>(</w:t>
            </w:r>
            <w:r w:rsidRPr="00980D68">
              <w:rPr>
                <w:rFonts w:eastAsia="Calibri" w:cs="Times New Roman"/>
                <w:i/>
              </w:rPr>
              <w:fldChar w:fldCharType="begin"/>
            </w:r>
            <w:r w:rsidRPr="00980D68">
              <w:rPr>
                <w:rFonts w:eastAsia="Calibri" w:cs="Times New Roman"/>
                <w:i/>
              </w:rPr>
              <w:instrText xml:space="preserve"> SEQ Rovnice \* ARABIC </w:instrText>
            </w:r>
            <w:r w:rsidRPr="00980D68">
              <w:rPr>
                <w:rFonts w:eastAsia="Calibri" w:cs="Times New Roman"/>
                <w:i/>
              </w:rPr>
              <w:fldChar w:fldCharType="separate"/>
            </w:r>
            <w:r w:rsidR="00134C09" w:rsidRPr="00980D68">
              <w:rPr>
                <w:rFonts w:eastAsia="Calibri" w:cs="Times New Roman"/>
                <w:i/>
              </w:rPr>
              <w:t>3</w:t>
            </w:r>
            <w:r w:rsidRPr="00980D68">
              <w:rPr>
                <w:rFonts w:eastAsia="Calibri" w:cs="Times New Roman"/>
                <w:i/>
              </w:rPr>
              <w:fldChar w:fldCharType="end"/>
            </w:r>
            <w:r w:rsidRPr="00980D68">
              <w:rPr>
                <w:rFonts w:eastAsia="Calibri" w:cs="Times New Roman"/>
                <w:i/>
              </w:rPr>
              <w:t>)</w:t>
            </w:r>
          </w:p>
        </w:tc>
      </w:tr>
      <w:tr w:rsidR="00C94A4D" w:rsidRPr="00980D68" w14:paraId="0C36D75A" w14:textId="77777777" w:rsidTr="009F606E">
        <w:tc>
          <w:tcPr>
            <w:tcW w:w="985" w:type="dxa"/>
          </w:tcPr>
          <w:p w14:paraId="55FC7EF5" w14:textId="77777777" w:rsidR="00C94A4D" w:rsidRPr="00980D68" w:rsidRDefault="00C94A4D" w:rsidP="008E2387">
            <w:pPr>
              <w:rPr>
                <w:rFonts w:eastAsia="Calibri" w:cs="Times New Roman"/>
              </w:rPr>
            </w:pPr>
          </w:p>
        </w:tc>
        <w:tc>
          <w:tcPr>
            <w:tcW w:w="7200" w:type="dxa"/>
          </w:tcPr>
          <w:p w14:paraId="529F5FD5" w14:textId="77777777" w:rsidR="00C94A4D" w:rsidRPr="00980D68"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472C5E9F" w14:textId="77777777" w:rsidR="00C94A4D" w:rsidRPr="00980D68" w:rsidRDefault="009F606E" w:rsidP="009F606E">
            <w:pPr>
              <w:keepNext/>
              <w:rPr>
                <w:rFonts w:eastAsia="Calibri" w:cs="Times New Roman"/>
                <w:i/>
              </w:rPr>
            </w:pPr>
            <w:r w:rsidRPr="00980D68">
              <w:rPr>
                <w:rFonts w:eastAsia="Calibri" w:cs="Times New Roman"/>
                <w:i/>
              </w:rPr>
              <w:t>(</w:t>
            </w:r>
            <w:r w:rsidRPr="00980D68">
              <w:rPr>
                <w:rFonts w:eastAsia="Calibri" w:cs="Times New Roman"/>
                <w:i/>
              </w:rPr>
              <w:fldChar w:fldCharType="begin"/>
            </w:r>
            <w:r w:rsidRPr="00980D68">
              <w:rPr>
                <w:rFonts w:eastAsia="Calibri" w:cs="Times New Roman"/>
                <w:i/>
              </w:rPr>
              <w:instrText xml:space="preserve"> SEQ Rovnice \* ARABIC </w:instrText>
            </w:r>
            <w:r w:rsidRPr="00980D68">
              <w:rPr>
                <w:rFonts w:eastAsia="Calibri" w:cs="Times New Roman"/>
                <w:i/>
              </w:rPr>
              <w:fldChar w:fldCharType="separate"/>
            </w:r>
            <w:r w:rsidR="00134C09" w:rsidRPr="00980D68">
              <w:rPr>
                <w:rFonts w:eastAsia="Calibri" w:cs="Times New Roman"/>
                <w:i/>
              </w:rPr>
              <w:t>4</w:t>
            </w:r>
            <w:r w:rsidRPr="00980D68">
              <w:rPr>
                <w:rFonts w:eastAsia="Calibri" w:cs="Times New Roman"/>
                <w:i/>
              </w:rPr>
              <w:fldChar w:fldCharType="end"/>
            </w:r>
            <w:r w:rsidRPr="00980D68">
              <w:rPr>
                <w:rFonts w:eastAsia="Calibri" w:cs="Times New Roman"/>
                <w:i/>
              </w:rPr>
              <w:t>)</w:t>
            </w:r>
          </w:p>
        </w:tc>
      </w:tr>
    </w:tbl>
    <w:p w14:paraId="2EF04627" w14:textId="77777777" w:rsidR="00776A25" w:rsidRPr="00980D68" w:rsidRDefault="00776A25" w:rsidP="008E2387">
      <w:r w:rsidRPr="00980D68">
        <w:t>Po testování a optimalizaci vyšly nejlépe koeficienty C=1, a=</w:t>
      </w:r>
      <w:r w:rsidR="00947848">
        <w:t>0,</w:t>
      </w:r>
      <w:r w:rsidR="009F606E" w:rsidRPr="00980D68">
        <w:t>0</w:t>
      </w:r>
      <w:r w:rsidRPr="00980D68">
        <w:t>1, práh = 4, rozměr masky = 11x11.</w:t>
      </w:r>
      <w:r w:rsidR="00C94A4D" w:rsidRPr="00980D68">
        <w:t xml:space="preserve"> Kvalita filtrace byla hodnocena čistě subjektivně, vizuálním porovnáním filtrovaného a původního obrazu. </w:t>
      </w:r>
    </w:p>
    <w:p w14:paraId="52C01152" w14:textId="77777777" w:rsidR="00C94A4D" w:rsidRPr="00980D68" w:rsidRDefault="00316F6D" w:rsidP="00C94A4D">
      <w:pPr>
        <w:keepNext/>
        <w:jc w:val="center"/>
      </w:pPr>
      <w:r w:rsidRPr="00980D68">
        <w:rPr>
          <w:lang w:eastAsia="cs-CZ"/>
        </w:rPr>
        <w:drawing>
          <wp:inline distT="0" distB="0" distL="0" distR="0">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14:paraId="2D6557BF" w14:textId="77777777" w:rsidR="00316F6D" w:rsidRPr="00980D68" w:rsidRDefault="00C94A4D" w:rsidP="00C94A4D">
      <w:pPr>
        <w:pStyle w:val="Titulek"/>
        <w:jc w:val="center"/>
      </w:pPr>
      <w:bookmarkStart w:id="56" w:name="_Toc470026069"/>
      <w:bookmarkStart w:id="57" w:name="_Toc470026981"/>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008E0A01" w:rsidRPr="00980D68">
        <w:t>4</w:t>
      </w:r>
      <w:r w:rsidR="00947848" w:rsidRPr="00980D68">
        <w:fldChar w:fldCharType="end"/>
      </w:r>
      <w:r w:rsidRPr="00980D68">
        <w:t xml:space="preserve"> – Schéma filtrace ve výkonovém spektru</w:t>
      </w:r>
      <w:bookmarkEnd w:id="56"/>
      <w:bookmarkEnd w:id="57"/>
    </w:p>
    <w:p w14:paraId="23E415E0" w14:textId="77777777" w:rsidR="00B60DB2" w:rsidRPr="00980D68" w:rsidRDefault="00F27757" w:rsidP="00B60DB2">
      <w:pPr>
        <w:keepNext/>
        <w:ind w:left="360"/>
      </w:pPr>
      <w:r w:rsidRPr="00980D68">
        <w:rPr>
          <w:lang w:eastAsia="cs-CZ"/>
        </w:rPr>
        <w:drawing>
          <wp:inline distT="0" distB="0" distL="0" distR="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002803E7" w14:textId="77777777" w:rsidR="00F27757" w:rsidRPr="00980D68" w:rsidRDefault="00B60DB2" w:rsidP="00B60DB2">
      <w:pPr>
        <w:pStyle w:val="Titulek"/>
        <w:jc w:val="center"/>
      </w:pPr>
      <w:bookmarkStart w:id="58" w:name="_Toc470026070"/>
      <w:bookmarkStart w:id="59" w:name="_Toc470026982"/>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008E0A01" w:rsidRPr="00980D68">
        <w:t>5</w:t>
      </w:r>
      <w:r w:rsidR="00947848" w:rsidRPr="00980D68">
        <w:fldChar w:fldCharType="end"/>
      </w:r>
      <w:r w:rsidRPr="00980D68">
        <w:t xml:space="preserve"> –</w:t>
      </w:r>
      <w:r w:rsidR="00947848">
        <w:t xml:space="preserve"> Výsledek filtrace šumu typu moa</w:t>
      </w:r>
      <w:r w:rsidRPr="00980D68">
        <w:t>ré</w:t>
      </w:r>
      <w:bookmarkEnd w:id="58"/>
      <w:bookmarkEnd w:id="59"/>
    </w:p>
    <w:p w14:paraId="1A2A5A03" w14:textId="77777777" w:rsidR="00B60DB2" w:rsidRPr="00980D68" w:rsidRDefault="00B60DB2" w:rsidP="00B60DB2">
      <w:pPr>
        <w:keepNext/>
        <w:ind w:left="360"/>
      </w:pPr>
      <w:r w:rsidRPr="00980D68">
        <w:rPr>
          <w:lang w:eastAsia="cs-CZ"/>
        </w:rPr>
        <w:drawing>
          <wp:inline distT="0" distB="0" distL="0" distR="0">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2">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65CBD531" w14:textId="77777777" w:rsidR="00B60DB2" w:rsidRPr="00980D68" w:rsidRDefault="00B60DB2" w:rsidP="00B60DB2">
      <w:pPr>
        <w:pStyle w:val="Titulek"/>
        <w:jc w:val="center"/>
      </w:pPr>
      <w:bookmarkStart w:id="60" w:name="_Toc470026071"/>
      <w:bookmarkStart w:id="61" w:name="_Toc470026983"/>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008E0A01" w:rsidRPr="00980D68">
        <w:t>6</w:t>
      </w:r>
      <w:r w:rsidR="00947848" w:rsidRPr="00980D68">
        <w:fldChar w:fldCharType="end"/>
      </w:r>
      <w:r w:rsidRPr="00980D68">
        <w:t xml:space="preserve"> –</w:t>
      </w:r>
      <w:r w:rsidR="00947848">
        <w:t xml:space="preserve"> Výsledek filtrace šumu typu moa</w:t>
      </w:r>
      <w:r w:rsidRPr="00980D68">
        <w:t>ré na monotónním obraze</w:t>
      </w:r>
      <w:bookmarkEnd w:id="60"/>
      <w:bookmarkEnd w:id="61"/>
    </w:p>
    <w:p w14:paraId="57BEB889" w14:textId="77777777" w:rsidR="008E23F8" w:rsidRPr="00980D68" w:rsidRDefault="00F629A1" w:rsidP="008E15F1">
      <w:pPr>
        <w:pStyle w:val="Nadpis1"/>
      </w:pPr>
      <w:bookmarkStart w:id="62" w:name="_Toc470026122"/>
      <w:bookmarkStart w:id="63" w:name="_Toc470027002"/>
      <w:r w:rsidRPr="00980D68">
        <w:t>DETEKCE OBRAZOVEK</w:t>
      </w:r>
      <w:bookmarkEnd w:id="62"/>
      <w:bookmarkEnd w:id="63"/>
    </w:p>
    <w:p w14:paraId="4ABA35DD" w14:textId="77777777" w:rsidR="00BD2B5E" w:rsidRPr="00980D68" w:rsidRDefault="00BD2B5E" w:rsidP="00BD2B5E">
      <w:r w:rsidRPr="00980D68">
        <w:t>Algoritmus pro rozpoznání obrazovek na emdedded zařízení musí splňovat několik požadavků. Musí být dostatečně rychlý pro použití v reálném čase a úplně automatický</w:t>
      </w:r>
      <w:r w:rsidR="008C51FA" w:rsidRPr="00980D68">
        <w:t>, za předpokladu, že je</w:t>
      </w:r>
      <w:r w:rsidR="00947848">
        <w:t xml:space="preserve"> k dispozici databáze</w:t>
      </w:r>
      <w:r w:rsidR="00EB6103" w:rsidRPr="00980D68">
        <w:t xml:space="preserve"> srovnávacích dat.</w:t>
      </w:r>
      <w:r w:rsidRPr="00980D68">
        <w:t xml:space="preserve"> Musí být spolehlivý</w:t>
      </w:r>
      <w:r w:rsidR="00EB6103" w:rsidRPr="00980D68">
        <w:t xml:space="preserve">, protože na něm závisí funkce celé robotické ruky a navíc jsou výsledky z běhu každého testování použity na hodnocení kvality produktu, který se testuje. </w:t>
      </w:r>
      <w:r w:rsidR="00446843" w:rsidRPr="00980D68">
        <w:t>Dalším důležitým krité</w:t>
      </w:r>
      <w:r w:rsidR="008C51FA" w:rsidRPr="00980D68">
        <w:t>riem jsou autorská práva. V této chvíli není</w:t>
      </w:r>
      <w:r w:rsidR="00446843" w:rsidRPr="00980D68">
        <w:t xml:space="preserve"> rozpočet na zaplacení patentovaných algoritmů, proto </w:t>
      </w:r>
      <w:r w:rsidR="008C51FA" w:rsidRPr="00980D68">
        <w:t xml:space="preserve">se bude </w:t>
      </w:r>
      <w:r w:rsidR="001B36D1" w:rsidRPr="00980D68">
        <w:t>vybírat</w:t>
      </w:r>
      <w:r w:rsidR="00446843" w:rsidRPr="00980D68">
        <w:t xml:space="preserve"> jen z těch, které jsou volně ke stažení nebo použití. Z předzpracování vyplý</w:t>
      </w:r>
      <w:r w:rsidR="00EB6103" w:rsidRPr="00980D68">
        <w:t>vá, že jsou obrazovky normalizovány, částečně zbaveny šumu a program je zkalibrovaný na jejich velikost</w:t>
      </w:r>
      <w:r w:rsidR="00947848">
        <w:t>,</w:t>
      </w:r>
      <w:r w:rsidR="00EB6103" w:rsidRPr="00980D68">
        <w:t xml:space="preserve"> resp. souřadnice. </w:t>
      </w:r>
    </w:p>
    <w:p w14:paraId="64B12DCF" w14:textId="77777777" w:rsidR="00BD2B5E" w:rsidRPr="00980D68" w:rsidRDefault="00BD2B5E" w:rsidP="006E0B61">
      <w:r w:rsidRPr="00980D68">
        <w:t xml:space="preserve">Pro </w:t>
      </w:r>
      <w:r w:rsidR="008C51FA" w:rsidRPr="00980D68">
        <w:t>detekci obrazovek jsem byly uvažovány</w:t>
      </w:r>
      <w:r w:rsidRPr="00980D68">
        <w:t xml:space="preserve"> nejdříve </w:t>
      </w:r>
      <w:r w:rsidR="006E0B61" w:rsidRPr="00980D68">
        <w:t>nízkoúrovňové metody, jako je porovnávání hranové reprezentace</w:t>
      </w:r>
      <w:r w:rsidR="00947848">
        <w:fldChar w:fldCharType="begin" w:fldLock="1"/>
      </w:r>
      <w:r w:rsidR="0094784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fldChar w:fldCharType="separate"/>
      </w:r>
      <w:r w:rsidR="00947848" w:rsidRPr="00947848">
        <w:rPr>
          <w:noProof/>
        </w:rPr>
        <w:t>[2]</w:t>
      </w:r>
      <w:r w:rsidR="00947848">
        <w:fldChar w:fldCharType="end"/>
      </w:r>
      <w:r w:rsidR="006E0B61" w:rsidRPr="00980D68">
        <w:t xml:space="preserve">, </w:t>
      </w:r>
      <w:r w:rsidR="00947848">
        <w:t>2D korelaci</w:t>
      </w:r>
      <w:r w:rsidR="00947848">
        <w:fldChar w:fldCharType="begin" w:fldLock="1"/>
      </w:r>
      <w:r w:rsidR="0094784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fldChar w:fldCharType="separate"/>
      </w:r>
      <w:r w:rsidR="00947848" w:rsidRPr="00947848">
        <w:rPr>
          <w:noProof/>
        </w:rPr>
        <w:t>[4]</w:t>
      </w:r>
      <w:r w:rsidR="00947848">
        <w:fldChar w:fldCharType="end"/>
      </w:r>
      <w:r w:rsidR="0071711C" w:rsidRPr="00980D68">
        <w:t>, porovnávání histogramů</w:t>
      </w:r>
      <w:r w:rsidR="00947848">
        <w:fldChar w:fldCharType="begin" w:fldLock="1"/>
      </w:r>
      <w:r w:rsidR="0094784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fldChar w:fldCharType="separate"/>
      </w:r>
      <w:r w:rsidR="00947848" w:rsidRPr="00947848">
        <w:rPr>
          <w:noProof/>
        </w:rPr>
        <w:t>[5]</w:t>
      </w:r>
      <w:r w:rsidR="00947848">
        <w:fldChar w:fldCharType="end"/>
      </w:r>
      <w:r w:rsidR="0071711C" w:rsidRPr="00980D68">
        <w:t>, ale vše</w:t>
      </w:r>
      <w:r w:rsidR="008C51FA" w:rsidRPr="00980D68">
        <w:t>chny tyto metody byly otestovány a trpěly značnou</w:t>
      </w:r>
      <w:r w:rsidR="0071711C" w:rsidRPr="00980D68">
        <w:t xml:space="preserve"> </w:t>
      </w:r>
      <w:r w:rsidR="008C51FA" w:rsidRPr="00980D68">
        <w:t>nespolehlivostí</w:t>
      </w:r>
      <w:r w:rsidR="0071711C" w:rsidRPr="00980D68">
        <w:t xml:space="preserve">. Další metody jako </w:t>
      </w:r>
      <w:r w:rsidR="006E0B61" w:rsidRPr="00980D68">
        <w:t xml:space="preserve">vyhledávání kruhů a obdélníků pomocí Houghovy transformace </w:t>
      </w:r>
      <w:r w:rsidR="00947848">
        <w:fldChar w:fldCharType="begin" w:fldLock="1"/>
      </w:r>
      <w:r w:rsidR="000C3A94">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fldChar w:fldCharType="separate"/>
      </w:r>
      <w:r w:rsidR="00947848" w:rsidRPr="00947848">
        <w:rPr>
          <w:noProof/>
        </w:rPr>
        <w:t>[2]</w:t>
      </w:r>
      <w:r w:rsidR="00947848">
        <w:fldChar w:fldCharType="end"/>
      </w:r>
      <w:r w:rsidR="006E0B61" w:rsidRPr="00980D68">
        <w:t>,</w:t>
      </w:r>
      <w:r w:rsidR="000C3A94">
        <w:t xml:space="preserve"> pra</w:t>
      </w:r>
      <w:r w:rsidRPr="00980D68">
        <w:t>hování a segmentace</w:t>
      </w:r>
      <w:r w:rsidR="000C3A94">
        <w:fldChar w:fldCharType="begin" w:fldLock="1"/>
      </w:r>
      <w:r w:rsidR="000C3A94">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fldChar w:fldCharType="separate"/>
      </w:r>
      <w:r w:rsidR="000C3A94" w:rsidRPr="000C3A94">
        <w:rPr>
          <w:noProof/>
        </w:rPr>
        <w:t>[5]</w:t>
      </w:r>
      <w:r w:rsidR="000C3A94">
        <w:fldChar w:fldCharType="end"/>
      </w:r>
      <w:r w:rsidR="0071711C" w:rsidRPr="00980D68">
        <w:t>, vyhledávání kontu</w:t>
      </w:r>
      <w:r w:rsidR="000C3A94">
        <w:t xml:space="preserve">r a segmentace </w:t>
      </w:r>
      <w:r w:rsidR="000C3A94">
        <w:fldChar w:fldCharType="begin" w:fldLock="1"/>
      </w:r>
      <w:r w:rsidR="000C3A94">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fldChar w:fldCharType="separate"/>
      </w:r>
      <w:r w:rsidR="000C3A94" w:rsidRPr="000C3A94">
        <w:rPr>
          <w:noProof/>
        </w:rPr>
        <w:t>[5]</w:t>
      </w:r>
      <w:r w:rsidR="000C3A94">
        <w:fldChar w:fldCharType="end"/>
      </w:r>
      <w:r w:rsidR="0071711C" w:rsidRPr="00980D68">
        <w:t xml:space="preserve"> byly o poznání spolehlivější, ale vyžadovaly spoustu apriorní znalosti obrazovek. To znamená, že pokud by došlo k nějaké význam</w:t>
      </w:r>
      <w:r w:rsidR="000C3A94">
        <w:t>n</w:t>
      </w:r>
      <w:r w:rsidR="0071711C" w:rsidRPr="00980D68">
        <w:t xml:space="preserve">ější změně vzhledu embedded </w:t>
      </w:r>
      <w:r w:rsidR="008C51FA" w:rsidRPr="00980D68">
        <w:t>aplikace, musely by se</w:t>
      </w:r>
      <w:r w:rsidR="0071711C" w:rsidRPr="00980D68">
        <w:t xml:space="preserve"> vše</w:t>
      </w:r>
      <w:r w:rsidRPr="00980D68">
        <w:t>chny vlastnosti</w:t>
      </w:r>
      <w:r w:rsidR="0071711C" w:rsidRPr="00980D68">
        <w:t xml:space="preserve"> znov</w:t>
      </w:r>
      <w:r w:rsidR="000C3A94">
        <w:t xml:space="preserve">u nadefinovat a prakticky </w:t>
      </w:r>
      <w:r w:rsidR="008C51FA" w:rsidRPr="00980D68">
        <w:t xml:space="preserve">by bylo potřeba </w:t>
      </w:r>
      <w:r w:rsidR="000C3A94">
        <w:t xml:space="preserve">znovu </w:t>
      </w:r>
      <w:r w:rsidR="0071711C" w:rsidRPr="00980D68">
        <w:t xml:space="preserve">vyvinout celou aplikaci.  </w:t>
      </w:r>
      <w:r w:rsidRPr="00980D68">
        <w:t>Navíc jsou výše zmíněné metody velmi výpočetně náročné</w:t>
      </w:r>
      <w:r w:rsidR="0071711C" w:rsidRPr="00980D68">
        <w:t xml:space="preserve">. </w:t>
      </w:r>
      <w:r w:rsidR="008C51FA" w:rsidRPr="00980D68">
        <w:t>Nakonec byla</w:t>
      </w:r>
      <w:r w:rsidRPr="00980D68">
        <w:t xml:space="preserve"> p</w:t>
      </w:r>
      <w:r w:rsidR="0071711C" w:rsidRPr="00980D68">
        <w:t>ro detek</w:t>
      </w:r>
      <w:r w:rsidRPr="00980D68">
        <w:t xml:space="preserve">ci a klasifikaci obrazovek </w:t>
      </w:r>
      <w:r w:rsidR="008C51FA" w:rsidRPr="00980D68">
        <w:t>zvolena</w:t>
      </w:r>
      <w:r w:rsidR="000C3A94">
        <w:t xml:space="preserve"> třída</w:t>
      </w:r>
      <w:r w:rsidR="0071711C" w:rsidRPr="00980D68">
        <w:t xml:space="preserve"> metod, která používá deskriptory. Deskriptory se vyznačují svým obecným využitím, relativně rychle se dají vytvořit srovnávací data</w:t>
      </w:r>
      <w:r w:rsidR="000C3A94">
        <w:t>,</w:t>
      </w:r>
      <w:r w:rsidR="0071711C" w:rsidRPr="00980D68">
        <w:t xml:space="preserve"> a proto je jejich použití pro tuto aplikaci výhodné.</w:t>
      </w:r>
      <w:r w:rsidRPr="00980D68">
        <w:t xml:space="preserve"> Deskriptory jsou také způsobem</w:t>
      </w:r>
      <w:r w:rsidR="000C3A94">
        <w:t>,</w:t>
      </w:r>
      <w:r w:rsidRPr="00980D68">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14:paraId="7C3745D2" w14:textId="77777777" w:rsidR="00EB6103" w:rsidRPr="00980D68" w:rsidRDefault="00EB6103" w:rsidP="006E0B61">
      <w:r w:rsidRPr="00980D68">
        <w:t>Klasifikace obrazovek obyčejně probíhá v několika fázích. První fáze je detekce bodů zájmu. Důležitá je jejich opakovatelnost, která koreluje se s</w:t>
      </w:r>
      <w:r w:rsidR="0079105D" w:rsidRPr="00980D68">
        <w:t>polehlivostí</w:t>
      </w:r>
      <w:r w:rsidR="000C3A94">
        <w:fldChar w:fldCharType="begin" w:fldLock="1"/>
      </w:r>
      <w:r w:rsidR="000C3A94">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fldChar w:fldCharType="separate"/>
      </w:r>
      <w:r w:rsidR="000C3A94" w:rsidRPr="000C3A94">
        <w:rPr>
          <w:noProof/>
        </w:rPr>
        <w:t>[6]</w:t>
      </w:r>
      <w:r w:rsidR="000C3A94">
        <w:fldChar w:fldCharType="end"/>
      </w:r>
      <w:r w:rsidR="0079105D" w:rsidRPr="00980D68">
        <w:t xml:space="preserve">. Opakovatelnost hodnotí, v jaké míře se detekují ty samé body v několika podobných snímcích jednoho objektu. </w:t>
      </w:r>
      <w:r w:rsidR="007C086A" w:rsidRPr="00980D68">
        <w:t xml:space="preserve">Další důležitou vlastností je jedinečnost. Je nežádoucí, aby detektory našly několik bodů se stejnými vlastnostmi v okolí, protože je </w:t>
      </w:r>
      <w:r w:rsidR="00E4534C" w:rsidRPr="00980D68">
        <w:t>dojde k nežádoucím falešným shodám při přiřazování a srovnávání. D</w:t>
      </w:r>
      <w:r w:rsidR="0079105D" w:rsidRPr="00980D68">
        <w:t>etektory</w:t>
      </w:r>
      <w:r w:rsidR="00E4534C" w:rsidRPr="00980D68">
        <w:t xml:space="preserve"> bodů zájmu pracují na několika různých principech, které se mohou pr</w:t>
      </w:r>
      <w:r w:rsidR="000C3A94">
        <w:t>olínat. První skupina pracuje s</w:t>
      </w:r>
      <w:r w:rsidR="0079105D" w:rsidRPr="00980D68">
        <w:t> parciálními gradienty v okolí bodu jako např. Harrisův detektor</w:t>
      </w:r>
      <w:r w:rsidR="0053352B">
        <w:fldChar w:fldCharType="begin" w:fldLock="1"/>
      </w:r>
      <w:r w:rsidR="0053352B">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fldChar w:fldCharType="separate"/>
      </w:r>
      <w:r w:rsidR="0053352B" w:rsidRPr="0053352B">
        <w:rPr>
          <w:noProof/>
        </w:rPr>
        <w:t>[7]</w:t>
      </w:r>
      <w:r w:rsidR="0053352B">
        <w:fldChar w:fldCharType="end"/>
      </w:r>
      <w:r w:rsidR="0079105D" w:rsidRPr="00980D68">
        <w:t>, Lowova Aproximace Laplacianů Gausianů</w:t>
      </w:r>
      <w:r w:rsidR="0053352B">
        <w:fldChar w:fldCharType="begin" w:fldLock="1"/>
      </w:r>
      <w:r w:rsidR="0053352B">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fldChar w:fldCharType="separate"/>
      </w:r>
      <w:r w:rsidR="0053352B" w:rsidRPr="0053352B">
        <w:rPr>
          <w:noProof/>
        </w:rPr>
        <w:t>[8]</w:t>
      </w:r>
      <w:r w:rsidR="0053352B">
        <w:fldChar w:fldCharType="end"/>
      </w:r>
      <w:r w:rsidR="0079105D" w:rsidRPr="00980D68">
        <w:t>, Mora</w:t>
      </w:r>
      <w:r w:rsidR="0053352B">
        <w:t>v</w:t>
      </w:r>
      <w:r w:rsidR="0079105D" w:rsidRPr="00980D68">
        <w:t>cův detektor rohů</w:t>
      </w:r>
      <w:r w:rsidR="0053352B">
        <w:fldChar w:fldCharType="begin" w:fldLock="1"/>
      </w:r>
      <w:r w:rsidR="0053352B">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fldChar w:fldCharType="separate"/>
      </w:r>
      <w:r w:rsidR="0053352B" w:rsidRPr="0053352B">
        <w:rPr>
          <w:noProof/>
        </w:rPr>
        <w:t>[7]</w:t>
      </w:r>
      <w:r w:rsidR="0053352B">
        <w:fldChar w:fldCharType="end"/>
      </w:r>
      <w:r w:rsidR="00E4534C" w:rsidRPr="00980D68">
        <w:t>, detektory založené na výpočtu determinantu Hessiánské matice</w:t>
      </w:r>
      <w:r w:rsidR="0053352B">
        <w:fldChar w:fldCharType="begin" w:fldLock="1"/>
      </w:r>
      <w:r w:rsidR="0053352B">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fldChar w:fldCharType="separate"/>
      </w:r>
      <w:r w:rsidR="0053352B" w:rsidRPr="0053352B">
        <w:rPr>
          <w:noProof/>
        </w:rPr>
        <w:t>[6]</w:t>
      </w:r>
      <w:r w:rsidR="0053352B">
        <w:fldChar w:fldCharType="end"/>
      </w:r>
      <w:r w:rsidR="007C086A" w:rsidRPr="00980D68">
        <w:t xml:space="preserve"> nebo detektory odvozené od zmíněných. Další </w:t>
      </w:r>
      <w:r w:rsidR="00E4534C" w:rsidRPr="00980D68">
        <w:t xml:space="preserve">skupinou jsou </w:t>
      </w:r>
      <w:r w:rsidR="007C086A" w:rsidRPr="00980D68">
        <w:t>metody pracují</w:t>
      </w:r>
      <w:r w:rsidR="00E4534C" w:rsidRPr="00980D68">
        <w:t>cí</w:t>
      </w:r>
      <w:r w:rsidR="007C086A" w:rsidRPr="00980D68">
        <w:t xml:space="preserve"> na základě porovnávání intenzity centrálního pixelu a jeho okolí jako například SUSAN</w:t>
      </w:r>
      <w:r w:rsidR="0053352B">
        <w:fldChar w:fldCharType="begin" w:fldLock="1"/>
      </w:r>
      <w:r w:rsidR="0053352B">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fldChar w:fldCharType="separate"/>
      </w:r>
      <w:r w:rsidR="0053352B" w:rsidRPr="0053352B">
        <w:rPr>
          <w:noProof/>
        </w:rPr>
        <w:t>[9]</w:t>
      </w:r>
      <w:r w:rsidR="0053352B">
        <w:fldChar w:fldCharType="end"/>
      </w:r>
      <w:r w:rsidR="007C086A" w:rsidRPr="00980D68">
        <w:t>, FAST</w:t>
      </w:r>
      <w:r w:rsidR="0053352B">
        <w:fldChar w:fldCharType="begin" w:fldLock="1"/>
      </w:r>
      <w:r w:rsidR="0053352B">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fldChar w:fldCharType="separate"/>
      </w:r>
      <w:r w:rsidR="0053352B" w:rsidRPr="0053352B">
        <w:rPr>
          <w:noProof/>
        </w:rPr>
        <w:t>[10]</w:t>
      </w:r>
      <w:r w:rsidR="0053352B">
        <w:fldChar w:fldCharType="end"/>
      </w:r>
      <w:r w:rsidR="007C086A" w:rsidRPr="00980D68">
        <w:t xml:space="preserve"> nebo AGAST</w:t>
      </w:r>
      <w:r w:rsidR="0053352B">
        <w:fldChar w:fldCharType="begin" w:fldLock="1"/>
      </w:r>
      <w:r w:rsidR="0053352B">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fldChar w:fldCharType="separate"/>
      </w:r>
      <w:r w:rsidR="0053352B" w:rsidRPr="0053352B">
        <w:rPr>
          <w:noProof/>
        </w:rPr>
        <w:t>[11]</w:t>
      </w:r>
      <w:r w:rsidR="0053352B">
        <w:fldChar w:fldCharType="end"/>
      </w:r>
      <w:r w:rsidR="007C086A" w:rsidRPr="00980D68">
        <w:t>.</w:t>
      </w:r>
      <w:r w:rsidR="00E4534C" w:rsidRPr="00980D68">
        <w:t xml:space="preserve"> Třetí skupina využívá entropie v okolí pixelu a výpočtu vlastních čísel Hessiánské matice jako je Kadirův a Bradyův detektor </w:t>
      </w:r>
      <w:r w:rsidR="008C51FA" w:rsidRPr="00980D68">
        <w:t>asymetričnosti</w:t>
      </w:r>
      <w:r w:rsidR="0053352B">
        <w:fldChar w:fldCharType="begin" w:fldLock="1"/>
      </w:r>
      <w:r w:rsidR="005558FF">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fldChar w:fldCharType="separate"/>
      </w:r>
      <w:r w:rsidR="0053352B" w:rsidRPr="0053352B">
        <w:rPr>
          <w:noProof/>
        </w:rPr>
        <w:t>[12]</w:t>
      </w:r>
      <w:r w:rsidR="0053352B">
        <w:fldChar w:fldCharType="end"/>
      </w:r>
      <w:r w:rsidR="008C51FA" w:rsidRPr="00980D68">
        <w:t>.</w:t>
      </w:r>
      <w:r w:rsidR="007C086A" w:rsidRPr="00980D68">
        <w:t xml:space="preserve"> </w:t>
      </w:r>
      <w:r w:rsidR="00E4534C" w:rsidRPr="00980D68">
        <w:t xml:space="preserve">Dále je mnoho metod velmi podobných od zmíněných nebo které kombinují výše uvedené přístupy. </w:t>
      </w:r>
    </w:p>
    <w:p w14:paraId="6F7E9182" w14:textId="77777777" w:rsidR="00E4534C" w:rsidRPr="00980D68" w:rsidRDefault="00E4534C" w:rsidP="006E0B61">
      <w:r w:rsidRPr="00980D68">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fldChar w:fldCharType="begin" w:fldLock="1"/>
      </w:r>
      <w:r w:rsidR="005558FF">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fldChar w:fldCharType="separate"/>
      </w:r>
      <w:r w:rsidR="005558FF" w:rsidRPr="005558FF">
        <w:rPr>
          <w:noProof/>
        </w:rPr>
        <w:t>[13]</w:t>
      </w:r>
      <w:r w:rsidR="005558FF">
        <w:fldChar w:fldCharType="end"/>
      </w:r>
      <w:r w:rsidRPr="00980D68">
        <w:t xml:space="preserve">. </w:t>
      </w:r>
      <w:r w:rsidR="005F76C3" w:rsidRPr="00980D68">
        <w:t>Podle síly gradientu nebo podle rozdílů intenzit se může počítat skóre bodů a pro další zpracování vybrat jen ty nejlepší</w:t>
      </w:r>
      <w:r w:rsidR="005558FF">
        <w:fldChar w:fldCharType="begin" w:fldLock="1"/>
      </w:r>
      <w:r w:rsidR="005558FF">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fldChar w:fldCharType="separate"/>
      </w:r>
      <w:r w:rsidR="005558FF" w:rsidRPr="005558FF">
        <w:rPr>
          <w:noProof/>
        </w:rPr>
        <w:t>[14]</w:t>
      </w:r>
      <w:r w:rsidR="005558FF">
        <w:fldChar w:fldCharType="end"/>
      </w:r>
      <w:r w:rsidR="005F76C3" w:rsidRPr="00980D68">
        <w:t xml:space="preserve">. </w:t>
      </w:r>
    </w:p>
    <w:p w14:paraId="65A10AC1" w14:textId="77777777" w:rsidR="005F76C3" w:rsidRPr="00980D68" w:rsidRDefault="001158F6" w:rsidP="006E0B61">
      <w:r w:rsidRPr="00980D68">
        <w:t>Způsobem, jak zajistit invariantnost deskriptoru vůči zvětšení</w:t>
      </w:r>
      <w:r w:rsidR="005558FF">
        <w:t>,</w:t>
      </w:r>
      <w:r w:rsidRPr="00980D68">
        <w:t xml:space="preserve"> resp. zmenšení,</w:t>
      </w:r>
      <w:r w:rsidR="005F76C3" w:rsidRPr="00980D68">
        <w:t xml:space="preserve"> je přiřazení měřítka ke každému bodu zájmu. Měřítko se obecně vyhodnocuje pomocí obrazové pyramidy. Jde o dekompozici na vrstvy střídavým rozmazáním Gaus</w:t>
      </w:r>
      <w:r w:rsidR="005558FF">
        <w:t>s</w:t>
      </w:r>
      <w:r w:rsidR="005F76C3" w:rsidRPr="00980D68">
        <w:t>ovým filtrem a podvzorkováním</w:t>
      </w:r>
      <w:r w:rsidR="005558FF">
        <w:fldChar w:fldCharType="begin" w:fldLock="1"/>
      </w:r>
      <w:r w:rsidR="005558FF">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fldChar w:fldCharType="separate"/>
      </w:r>
      <w:r w:rsidR="005558FF" w:rsidRPr="005558FF">
        <w:rPr>
          <w:noProof/>
        </w:rPr>
        <w:t>[8]</w:t>
      </w:r>
      <w:r w:rsidR="005558FF">
        <w:fldChar w:fldCharType="end"/>
      </w:r>
      <w:r w:rsidR="005F76C3" w:rsidRPr="00980D68">
        <w:t xml:space="preserve">. </w:t>
      </w:r>
      <w:r w:rsidRPr="00980D68">
        <w:t>V každé takové vrstvě se detekují body zájmu a podle toho, v kt</w:t>
      </w:r>
      <w:r w:rsidR="008C51FA" w:rsidRPr="00980D68">
        <w:t xml:space="preserve">eré vrstvě se detekují, </w:t>
      </w:r>
      <w:r w:rsidRPr="00980D68">
        <w:t xml:space="preserve">se k nim </w:t>
      </w:r>
      <w:r w:rsidR="008C51FA" w:rsidRPr="00980D68">
        <w:t xml:space="preserve">přiřadí </w:t>
      </w:r>
      <w:r w:rsidRPr="00980D68">
        <w:t>odpovídající měřítko.</w:t>
      </w:r>
    </w:p>
    <w:p w14:paraId="6E2688EB" w14:textId="77777777" w:rsidR="008E0A01" w:rsidRPr="00980D68" w:rsidRDefault="001158F6" w:rsidP="008E0A01">
      <w:pPr>
        <w:keepNext/>
        <w:jc w:val="center"/>
      </w:pPr>
      <w:r w:rsidRPr="00980D68">
        <w:rPr>
          <w:lang w:eastAsia="cs-CZ"/>
        </w:rPr>
        <w:drawing>
          <wp:inline distT="0" distB="0" distL="0" distR="0">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575F9468" w14:textId="77777777" w:rsidR="001158F6" w:rsidRPr="00980D68" w:rsidRDefault="008E0A01" w:rsidP="008E0A01">
      <w:pPr>
        <w:pStyle w:val="Titulek"/>
        <w:jc w:val="center"/>
      </w:pPr>
      <w:bookmarkStart w:id="64" w:name="_Toc470026072"/>
      <w:bookmarkStart w:id="65" w:name="_Toc470026984"/>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Pr="00980D68">
        <w:t>7</w:t>
      </w:r>
      <w:r w:rsidR="00947848" w:rsidRPr="00980D68">
        <w:fldChar w:fldCharType="end"/>
      </w:r>
      <w:r w:rsidRPr="00980D68">
        <w:t xml:space="preserve"> – Obrazová pyramida</w:t>
      </w:r>
      <w:bookmarkEnd w:id="64"/>
      <w:bookmarkEnd w:id="65"/>
    </w:p>
    <w:p w14:paraId="08CD4F7F" w14:textId="77777777" w:rsidR="001158F6" w:rsidRPr="00980D68" w:rsidRDefault="001158F6" w:rsidP="001158F6">
      <w:r w:rsidRPr="00980D68">
        <w:t>V obecných aplikacích počítačového vidění se také přiřazuje orie</w:t>
      </w:r>
      <w:r w:rsidR="008C51FA" w:rsidRPr="00980D68">
        <w:t>ntace každému bodu zájmu. V této práci a aktuální</w:t>
      </w:r>
      <w:r w:rsidR="005558FF">
        <w:t xml:space="preserve"> aplikaci je to </w:t>
      </w:r>
      <w:r w:rsidRPr="00980D68">
        <w:t>přímo nežádoucí, a to z několika důvodů. Prvním je redundance. Takové vyhodnocení ne</w:t>
      </w:r>
      <w:r w:rsidR="008C51FA" w:rsidRPr="00980D68">
        <w:t>ní potřeba</w:t>
      </w:r>
      <w:r w:rsidRPr="00980D68">
        <w:t xml:space="preserve">, protože </w:t>
      </w:r>
      <w:r w:rsidR="008C51FA" w:rsidRPr="00980D68">
        <w:t>jsou všechny obrazy</w:t>
      </w:r>
      <w:r w:rsidRPr="00980D68">
        <w:t xml:space="preserve"> normalizované a stejně otočené. Výpočet orientace zvyšuje čas výpočtu</w:t>
      </w:r>
      <w:r w:rsidR="005558FF">
        <w:t>,</w:t>
      </w:r>
      <w:r w:rsidRPr="00980D68">
        <w:t xml:space="preserve"> a naopak snižuje robustnost. V aplikaci se nachází hodně textu a rámečků. Pokud detektor</w:t>
      </w:r>
      <w:r w:rsidR="00EF5F0C" w:rsidRPr="00980D68">
        <w:t xml:space="preserve"> najde levý dolní roh rámečku, pak v nerotovaném smyslu je jasně vidět jeho pozice a orientace. Na</w:t>
      </w:r>
      <w:r w:rsidR="005558FF">
        <w:t xml:space="preserve"> </w:t>
      </w:r>
      <w:r w:rsidR="00EF5F0C" w:rsidRPr="00980D68">
        <w:t xml:space="preserve">rozdíl od toho, pokud se hledá jakkoli orientovaný bod se stejnými vlastnostmi, pak se najdou zbylé tři rohy rámečku. Tím by vznikaly falešně pozitivní shody. Z uvedených důvodů </w:t>
      </w:r>
      <w:r w:rsidR="008C51FA" w:rsidRPr="00980D68">
        <w:t xml:space="preserve">se budou </w:t>
      </w:r>
      <w:r w:rsidR="00EF5F0C" w:rsidRPr="00980D68">
        <w:t xml:space="preserve">vybírat deskriptory, které nejsou invariantní vůči otočení. </w:t>
      </w:r>
    </w:p>
    <w:p w14:paraId="476F7C53" w14:textId="77777777" w:rsidR="002E110C" w:rsidRPr="00980D68" w:rsidRDefault="002E110C" w:rsidP="001158F6">
      <w:r w:rsidRPr="00980D68">
        <w:t xml:space="preserve">Dalším krokem je výpočet deskriptoru. </w:t>
      </w:r>
      <w:r w:rsidR="00D76DB5" w:rsidRPr="00980D68">
        <w:t xml:space="preserve">Způsoby výpočtu jednotlivých deskriptorů jsou uvedeny dále v kapitole </w:t>
      </w:r>
      <w:r w:rsidR="00D76DB5" w:rsidRPr="00980D68">
        <w:fldChar w:fldCharType="begin"/>
      </w:r>
      <w:r w:rsidR="00D76DB5" w:rsidRPr="00980D68">
        <w:instrText xml:space="preserve"> REF _Ref469661190 \r \h </w:instrText>
      </w:r>
      <w:r w:rsidR="00D76DB5" w:rsidRPr="00980D68">
        <w:fldChar w:fldCharType="separate"/>
      </w:r>
      <w:r w:rsidR="00D76DB5" w:rsidRPr="00980D68">
        <w:t>2.2</w:t>
      </w:r>
      <w:r w:rsidR="00D76DB5" w:rsidRPr="00980D68">
        <w:fldChar w:fldCharType="end"/>
      </w:r>
      <w:r w:rsidR="00D76DB5" w:rsidRPr="00980D68">
        <w:t xml:space="preserve">. </w:t>
      </w:r>
      <w:r w:rsidRPr="00980D68">
        <w:t>Deskri</w:t>
      </w:r>
      <w:r w:rsidR="005558FF">
        <w:t>p</w:t>
      </w:r>
      <w:r w:rsidRPr="00980D68">
        <w:t>tory můžou být binární nebo nebinární, s různou dimenziona</w:t>
      </w:r>
      <w:r w:rsidR="005558FF">
        <w:t>litou. Bi</w:t>
      </w:r>
      <w:r w:rsidRPr="00980D68">
        <w:t>nární deskriptory mají velkou výhodu ve srovnávání deskriptoru aktuálního snímku s deskriptory snímků v databázi, protože se může využít Hammingova vzdálenost</w:t>
      </w:r>
      <w:r w:rsidR="005558FF">
        <w:fldChar w:fldCharType="begin" w:fldLock="1"/>
      </w:r>
      <w:r w:rsidR="005558FF">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fldChar w:fldCharType="separate"/>
      </w:r>
      <w:r w:rsidR="005558FF" w:rsidRPr="005558FF">
        <w:rPr>
          <w:noProof/>
        </w:rPr>
        <w:t>[15]</w:t>
      </w:r>
      <w:r w:rsidR="005558FF">
        <w:fldChar w:fldCharType="end"/>
      </w:r>
      <w:r w:rsidRPr="00980D68">
        <w:t xml:space="preserve">. </w:t>
      </w:r>
      <w:r w:rsidR="00D76DB5" w:rsidRPr="00980D68">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t xml:space="preserve">zičních parametrů (více v </w:t>
      </w:r>
      <w:r w:rsidR="005558FF">
        <w:fldChar w:fldCharType="begin" w:fldLock="1"/>
      </w:r>
      <w:r w:rsidR="005558FF">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fldChar w:fldCharType="separate"/>
      </w:r>
      <w:r w:rsidR="005558FF" w:rsidRPr="005558FF">
        <w:rPr>
          <w:noProof/>
        </w:rPr>
        <w:t>[8]</w:t>
      </w:r>
      <w:r w:rsidR="005558FF">
        <w:fldChar w:fldCharType="end"/>
      </w:r>
      <w:r w:rsidR="00D76DB5" w:rsidRPr="00980D68">
        <w:t xml:space="preserve">). </w:t>
      </w:r>
      <w:r w:rsidR="003929D6" w:rsidRPr="00980D68">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14:paraId="1B01570B" w14:textId="77777777" w:rsidR="003929D6" w:rsidRPr="00980D68" w:rsidRDefault="003929D6" w:rsidP="001158F6">
      <w:r w:rsidRPr="00980D68">
        <w:t>Deskritory s vyšší dimenzionalitou dosahují lepších výsledků, ale s počtem snímků v databázi se dramat</w:t>
      </w:r>
      <w:r w:rsidR="005558FF">
        <w:t>icky zvyšuje čas pro srovnávání</w:t>
      </w:r>
      <w:r w:rsidR="005558FF">
        <w:fldChar w:fldCharType="begin" w:fldLock="1"/>
      </w:r>
      <w:r w:rsidR="00CE48ED">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fldChar w:fldCharType="separate"/>
      </w:r>
      <w:r w:rsidR="005558FF" w:rsidRPr="005558FF">
        <w:rPr>
          <w:noProof/>
        </w:rPr>
        <w:t>[16]</w:t>
      </w:r>
      <w:r w:rsidR="005558FF">
        <w:fldChar w:fldCharType="end"/>
      </w:r>
      <w:r w:rsidR="005558FF">
        <w:t>.</w:t>
      </w:r>
      <w:r w:rsidRPr="00980D68">
        <w:t xml:space="preserve"> To se úspěšně řeší redukcí dimensionality pomocí metod jako je PCA</w:t>
      </w:r>
      <w:r w:rsidR="005558FF">
        <w:fldChar w:fldCharType="begin" w:fldLock="1"/>
      </w:r>
      <w:r w:rsidR="00CE48ED">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fldChar w:fldCharType="separate"/>
      </w:r>
      <w:r w:rsidR="005558FF" w:rsidRPr="005558FF">
        <w:rPr>
          <w:noProof/>
        </w:rPr>
        <w:t>[17]</w:t>
      </w:r>
      <w:r w:rsidR="005558FF">
        <w:fldChar w:fldCharType="end"/>
      </w:r>
      <w:r w:rsidRPr="00980D68">
        <w:t xml:space="preserve"> </w:t>
      </w:r>
      <w:r w:rsidR="00C86EBD" w:rsidRPr="00980D68">
        <w:t>a LDA</w:t>
      </w:r>
      <w:r w:rsidR="005558FF">
        <w:fldChar w:fldCharType="begin" w:fldLock="1"/>
      </w:r>
      <w:r w:rsidR="00CE48ED">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fldChar w:fldCharType="separate"/>
      </w:r>
      <w:r w:rsidR="005558FF" w:rsidRPr="005558FF">
        <w:rPr>
          <w:noProof/>
        </w:rPr>
        <w:t>[18]</w:t>
      </w:r>
      <w:r w:rsidR="005558FF">
        <w:fldChar w:fldCharType="end"/>
      </w:r>
      <w:r w:rsidR="00C86EBD" w:rsidRPr="00980D68">
        <w:t xml:space="preserve"> </w:t>
      </w:r>
      <w:r w:rsidRPr="00980D68">
        <w:t>nebo hashovacích funkcí, jako například LSH</w:t>
      </w:r>
      <w:r w:rsidR="005558FF">
        <w:fldChar w:fldCharType="begin" w:fldLock="1"/>
      </w:r>
      <w:r w:rsidR="00CE48ED">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fldChar w:fldCharType="separate"/>
      </w:r>
      <w:r w:rsidR="005558FF" w:rsidRPr="005558FF">
        <w:rPr>
          <w:noProof/>
        </w:rPr>
        <w:t>[19]</w:t>
      </w:r>
      <w:r w:rsidR="005558FF">
        <w:fldChar w:fldCharType="end"/>
      </w:r>
      <w:r w:rsidRPr="00980D68">
        <w:t>.</w:t>
      </w:r>
      <w:r w:rsidR="008C51FA" w:rsidRPr="00980D68">
        <w:t xml:space="preserve"> Využití těchto metod není s této aplikaci</w:t>
      </w:r>
      <w:r w:rsidRPr="00980D68">
        <w:t xml:space="preserve"> klíčové,</w:t>
      </w:r>
      <w:r w:rsidR="008C51FA" w:rsidRPr="00980D68">
        <w:t xml:space="preserve"> zejména</w:t>
      </w:r>
      <w:r w:rsidRPr="00980D68">
        <w:t xml:space="preserve"> kvůli rozsahu databáze srovnávacích snímků (v našem případě desítky snímků)</w:t>
      </w:r>
      <w:r w:rsidR="0089226F" w:rsidRPr="00980D68">
        <w:t>.</w:t>
      </w:r>
    </w:p>
    <w:p w14:paraId="1D750123" w14:textId="77777777" w:rsidR="00F629A1" w:rsidRPr="00980D68" w:rsidRDefault="00406FDB" w:rsidP="00406FDB">
      <w:pPr>
        <w:pStyle w:val="Nadpis2"/>
      </w:pPr>
      <w:bookmarkStart w:id="66" w:name="_Toc470026123"/>
      <w:bookmarkStart w:id="67" w:name="_Toc470027003"/>
      <w:r w:rsidRPr="00980D68">
        <w:t>Detekce zajímavých bodů v obraze</w:t>
      </w:r>
      <w:bookmarkEnd w:id="66"/>
      <w:bookmarkEnd w:id="67"/>
    </w:p>
    <w:p w14:paraId="2CB961C6" w14:textId="77777777" w:rsidR="00443501" w:rsidRPr="00980D68" w:rsidRDefault="00443501" w:rsidP="00443501">
      <w:r w:rsidRPr="00980D68">
        <w:t>Budou otestovány dva detektory bodů zájmu v obraze. Oba fungují na velmi odlišném principu a budou reprezentovat dvě hlavní skupiny detektorů, ty</w:t>
      </w:r>
      <w:r w:rsidR="00CE48ED">
        <w:t>,</w:t>
      </w:r>
      <w:r w:rsidRPr="00980D68">
        <w:t xml:space="preserve"> které fungují na základě gradientu v okolí bodu a ty, které jen srovnávají intenzity pixelů v okolí. Z těchto skupin byly vybrány právě H</w:t>
      </w:r>
      <w:r w:rsidR="00CE48ED">
        <w:t>arrisův detektor a FAST,</w:t>
      </w:r>
      <w:r w:rsidRPr="00980D68">
        <w:t xml:space="preserve"> a to hlavně kvůli jejich hojnému využití v praxi a dobrým výsledkům </w:t>
      </w:r>
      <w:r w:rsidR="008E0A01" w:rsidRPr="00980D68">
        <w:t xml:space="preserve">ve spojení s vybranými deskriptory (více v kapitole </w:t>
      </w:r>
      <w:r w:rsidR="008E0A01" w:rsidRPr="00980D68">
        <w:fldChar w:fldCharType="begin"/>
      </w:r>
      <w:r w:rsidR="008E0A01" w:rsidRPr="00980D68">
        <w:instrText xml:space="preserve"> REF _Ref469661190 \r \h </w:instrText>
      </w:r>
      <w:r w:rsidR="008E0A01" w:rsidRPr="00980D68">
        <w:fldChar w:fldCharType="separate"/>
      </w:r>
      <w:r w:rsidR="008E0A01" w:rsidRPr="00980D68">
        <w:t>2.2</w:t>
      </w:r>
      <w:r w:rsidR="008E0A01" w:rsidRPr="00980D68">
        <w:fldChar w:fldCharType="end"/>
      </w:r>
      <w:r w:rsidR="008E0A01" w:rsidRPr="00980D68">
        <w:t>).</w:t>
      </w:r>
    </w:p>
    <w:p w14:paraId="5EE8BC66" w14:textId="77777777" w:rsidR="00406FDB" w:rsidRPr="00980D68" w:rsidRDefault="000F69E1" w:rsidP="000F69E1">
      <w:pPr>
        <w:pStyle w:val="Nadpis3"/>
      </w:pPr>
      <w:bookmarkStart w:id="68" w:name="_Toc470026124"/>
      <w:bookmarkStart w:id="69" w:name="_Toc470027004"/>
      <w:r w:rsidRPr="00980D68">
        <w:t>Harissův detektor rohů</w:t>
      </w:r>
      <w:bookmarkEnd w:id="68"/>
      <w:bookmarkEnd w:id="69"/>
    </w:p>
    <w:p w14:paraId="21907C3C" w14:textId="77777777" w:rsidR="00406FDB" w:rsidRPr="00980D68" w:rsidRDefault="00AD17E5" w:rsidP="00AD17E5">
      <w:r w:rsidRPr="00980D68">
        <w:t>Harrisův detektor je už přes dvě desetiletí standardn</w:t>
      </w:r>
      <w:r w:rsidR="00443501" w:rsidRPr="00980D68">
        <w:t>ě používaným detektorem bodů zájmu</w:t>
      </w:r>
      <w:r w:rsidR="00CE48ED">
        <w:t>,</w:t>
      </w:r>
      <w:r w:rsidR="002229B5" w:rsidRPr="00980D68">
        <w:t xml:space="preserve"> </w:t>
      </w:r>
      <w:r w:rsidRPr="00980D68">
        <w:t>a to hlavně kvůli jeho robustnosti</w:t>
      </w:r>
      <w:r w:rsidR="002229B5" w:rsidRPr="00980D68">
        <w:t xml:space="preserve"> a opakovatelnosti</w:t>
      </w:r>
      <w:r w:rsidRPr="00980D68">
        <w:t>. Naopak jeho nevýhodou je pomalý výpočet bodů a relativní citlivost na šum. Pro vyhodnocení bodů zájmu využívá parciální gradi</w:t>
      </w:r>
      <w:r w:rsidR="00CE48ED">
        <w:t>e</w:t>
      </w:r>
      <w:r w:rsidRPr="00980D68">
        <w:t>nty</w:t>
      </w:r>
      <w:r w:rsidR="002229B5" w:rsidRPr="00980D68">
        <w:t xml:space="preserve"> </w:t>
      </w:r>
      <w:r w:rsidR="002229B5" w:rsidRPr="00980D68">
        <w:rPr>
          <w:i/>
        </w:rPr>
        <w:fldChar w:fldCharType="begin"/>
      </w:r>
      <w:r w:rsidR="002229B5" w:rsidRPr="00980D68">
        <w:rPr>
          <w:i/>
        </w:rPr>
        <w:instrText xml:space="preserve"> REF _Ref470001483 \h  \* MERGEFORMAT </w:instrText>
      </w:r>
      <w:r w:rsidR="002229B5" w:rsidRPr="00980D68">
        <w:rPr>
          <w:i/>
        </w:rPr>
      </w:r>
      <w:r w:rsidR="002229B5" w:rsidRPr="00980D68">
        <w:rPr>
          <w:i/>
        </w:rPr>
        <w:fldChar w:fldCharType="separate"/>
      </w:r>
      <w:r w:rsidR="002229B5" w:rsidRPr="00980D68">
        <w:rPr>
          <w:i/>
        </w:rPr>
        <w:t>(5)</w:t>
      </w:r>
      <w:r w:rsidR="002229B5" w:rsidRPr="00980D68">
        <w:rPr>
          <w:i/>
        </w:rPr>
        <w:fldChar w:fldCharType="end"/>
      </w:r>
      <w:r w:rsidR="002229B5" w:rsidRPr="00980D68">
        <w:rPr>
          <w:i/>
        </w:rPr>
        <w:t xml:space="preserve">, </w:t>
      </w:r>
      <w:r w:rsidR="002229B5" w:rsidRPr="00980D68">
        <w:rPr>
          <w:i/>
        </w:rPr>
        <w:fldChar w:fldCharType="begin"/>
      </w:r>
      <w:r w:rsidR="002229B5" w:rsidRPr="00980D68">
        <w:rPr>
          <w:i/>
        </w:rPr>
        <w:instrText xml:space="preserve"> REF _Ref470001485 \h  \* MERGEFORMAT </w:instrText>
      </w:r>
      <w:r w:rsidR="002229B5" w:rsidRPr="00980D68">
        <w:rPr>
          <w:i/>
        </w:rPr>
      </w:r>
      <w:r w:rsidR="002229B5" w:rsidRPr="00980D68">
        <w:rPr>
          <w:i/>
        </w:rPr>
        <w:fldChar w:fldCharType="separate"/>
      </w:r>
      <w:r w:rsidR="002229B5" w:rsidRPr="00980D68">
        <w:rPr>
          <w:i/>
        </w:rPr>
        <w:t>(8)</w:t>
      </w:r>
      <w:r w:rsidR="002229B5" w:rsidRPr="00980D68">
        <w:rPr>
          <w:i/>
        </w:rPr>
        <w:fldChar w:fldCharType="end"/>
      </w:r>
      <w:r w:rsidRPr="00980D68">
        <w:t xml:space="preserve"> v okolí bodu váhované Gaussovým oknem </w:t>
      </w:r>
      <w:r w:rsidRPr="00980D68">
        <w:rPr>
          <w:i/>
        </w:rPr>
        <w:t>w</w:t>
      </w:r>
      <w:r w:rsidR="002229B5" w:rsidRPr="00980D68">
        <w:rPr>
          <w:i/>
        </w:rPr>
        <w:t xml:space="preserve"> </w:t>
      </w:r>
      <w:r w:rsidR="002229B5" w:rsidRPr="00980D68">
        <w:rPr>
          <w:i/>
        </w:rPr>
        <w:fldChar w:fldCharType="begin"/>
      </w:r>
      <w:r w:rsidR="002229B5" w:rsidRPr="00980D68">
        <w:rPr>
          <w:i/>
        </w:rPr>
        <w:instrText xml:space="preserve"> REF _Ref470001503 \h  \* MERGEFORMAT </w:instrText>
      </w:r>
      <w:r w:rsidR="002229B5" w:rsidRPr="00980D68">
        <w:rPr>
          <w:i/>
        </w:rPr>
      </w:r>
      <w:r w:rsidR="002229B5" w:rsidRPr="00980D68">
        <w:rPr>
          <w:i/>
        </w:rPr>
        <w:fldChar w:fldCharType="separate"/>
      </w:r>
      <w:r w:rsidR="002229B5" w:rsidRPr="00980D68">
        <w:rPr>
          <w:i/>
        </w:rPr>
        <w:t>(4)</w:t>
      </w:r>
      <w:r w:rsidR="002229B5" w:rsidRPr="00980D68">
        <w:rPr>
          <w:i/>
        </w:rPr>
        <w:fldChar w:fldCharType="end"/>
      </w:r>
      <w:r w:rsidR="002229B5" w:rsidRPr="00980D68">
        <w:rPr>
          <w:i/>
        </w:rPr>
        <w:t xml:space="preserve">, </w:t>
      </w:r>
      <w:r w:rsidR="002229B5" w:rsidRPr="00980D68">
        <w:rPr>
          <w:i/>
        </w:rPr>
        <w:fldChar w:fldCharType="begin"/>
      </w:r>
      <w:r w:rsidR="002229B5" w:rsidRPr="00980D68">
        <w:rPr>
          <w:i/>
        </w:rPr>
        <w:instrText xml:space="preserve"> REF _Ref470001504 \h  \* MERGEFORMAT </w:instrText>
      </w:r>
      <w:r w:rsidR="002229B5" w:rsidRPr="00980D68">
        <w:rPr>
          <w:i/>
        </w:rPr>
      </w:r>
      <w:r w:rsidR="002229B5" w:rsidRPr="00980D68">
        <w:rPr>
          <w:i/>
        </w:rPr>
        <w:fldChar w:fldCharType="separate"/>
      </w:r>
      <w:r w:rsidR="002229B5" w:rsidRPr="00980D68">
        <w:rPr>
          <w:i/>
        </w:rPr>
        <w:t>(6)</w:t>
      </w:r>
      <w:r w:rsidR="002229B5" w:rsidRPr="00980D68">
        <w:rPr>
          <w:i/>
        </w:rPr>
        <w:fldChar w:fldCharType="end"/>
      </w:r>
      <w:r w:rsidR="002229B5" w:rsidRPr="00980D68">
        <w:rPr>
          <w:i/>
        </w:rPr>
        <w:t xml:space="preserve">, </w:t>
      </w:r>
      <w:r w:rsidR="002229B5" w:rsidRPr="00980D68">
        <w:rPr>
          <w:i/>
        </w:rPr>
        <w:fldChar w:fldCharType="begin"/>
      </w:r>
      <w:r w:rsidR="002229B5" w:rsidRPr="00980D68">
        <w:rPr>
          <w:i/>
        </w:rPr>
        <w:instrText xml:space="preserve"> REF _Ref470001506 \h  \* MERGEFORMAT </w:instrText>
      </w:r>
      <w:r w:rsidR="002229B5" w:rsidRPr="00980D68">
        <w:rPr>
          <w:i/>
        </w:rPr>
      </w:r>
      <w:r w:rsidR="002229B5" w:rsidRPr="00980D68">
        <w:rPr>
          <w:i/>
        </w:rPr>
        <w:fldChar w:fldCharType="separate"/>
      </w:r>
      <w:r w:rsidR="002229B5" w:rsidRPr="00980D68">
        <w:rPr>
          <w:i/>
        </w:rPr>
        <w:t>(7)</w:t>
      </w:r>
      <w:r w:rsidR="002229B5" w:rsidRPr="00980D68">
        <w:rPr>
          <w:i/>
        </w:rPr>
        <w:fldChar w:fldCharType="end"/>
      </w:r>
      <w:r w:rsidRPr="00980D68">
        <w:t xml:space="preserve">. </w:t>
      </w:r>
      <w:r w:rsidR="002229B5" w:rsidRPr="00980D68">
        <w:t>K</w:t>
      </w:r>
      <w:r w:rsidR="00443501" w:rsidRPr="00980D68">
        <w:t xml:space="preserve"> vyhodnocení vlastností</w:t>
      </w:r>
      <w:r w:rsidR="002229B5" w:rsidRPr="00980D68">
        <w:t xml:space="preserve"> v okolí bodu se využívá poměru vlastních hodnot matice </w:t>
      </w:r>
      <w:r w:rsidR="002229B5" w:rsidRPr="00980D68">
        <w:rPr>
          <w:i/>
        </w:rPr>
        <w:t xml:space="preserve">M </w:t>
      </w:r>
      <w:r w:rsidR="00443501" w:rsidRPr="00980D68">
        <w:rPr>
          <w:i/>
        </w:rPr>
        <w:fldChar w:fldCharType="begin"/>
      </w:r>
      <w:r w:rsidR="00443501" w:rsidRPr="00980D68">
        <w:rPr>
          <w:i/>
        </w:rPr>
        <w:instrText xml:space="preserve"> REF _Ref470001657 \h </w:instrText>
      </w:r>
      <w:r w:rsidR="00443501" w:rsidRPr="00980D68">
        <w:rPr>
          <w:i/>
        </w:rPr>
      </w:r>
      <w:r w:rsidR="00443501" w:rsidRPr="00980D68">
        <w:rPr>
          <w:i/>
        </w:rPr>
        <w:fldChar w:fldCharType="separate"/>
      </w:r>
      <w:r w:rsidR="00443501" w:rsidRPr="00980D68">
        <w:rPr>
          <w:i/>
        </w:rPr>
        <w:t>(4)</w:t>
      </w:r>
      <w:r w:rsidR="00443501" w:rsidRPr="00980D68">
        <w:rPr>
          <w:i/>
        </w:rPr>
        <w:fldChar w:fldCharType="end"/>
      </w:r>
      <w:r w:rsidR="002229B5" w:rsidRPr="00980D68">
        <w:t>.</w:t>
      </w:r>
      <w:r w:rsidR="00443501" w:rsidRPr="00980D68">
        <w:t xml:space="preserve"> Z </w:t>
      </w:r>
      <w:r w:rsidR="00443501" w:rsidRPr="00980D68">
        <w:fldChar w:fldCharType="begin"/>
      </w:r>
      <w:r w:rsidR="00443501" w:rsidRPr="00980D68">
        <w:instrText xml:space="preserve"> REF _Ref470001736 \h </w:instrText>
      </w:r>
      <w:r w:rsidR="00443501" w:rsidRPr="00980D68">
        <w:fldChar w:fldCharType="separate"/>
      </w:r>
      <w:r w:rsidR="00443501" w:rsidRPr="00980D68">
        <w:t>Obr. 7</w:t>
      </w:r>
      <w:r w:rsidR="00443501" w:rsidRPr="00980D68">
        <w:fldChar w:fldCharType="end"/>
      </w:r>
      <w:r w:rsidR="00443501" w:rsidRPr="00980D68">
        <w:t xml:space="preserve"> je jasné, že čím jsou obě vlastní čísla větší, tím je bod zájmu silnější.</w:t>
      </w:r>
      <w:r w:rsidR="00CE48ED">
        <w:fldChar w:fldCharType="begin" w:fldLock="1"/>
      </w:r>
      <w:r w:rsidR="00CE48ED">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fldChar w:fldCharType="separate"/>
      </w:r>
      <w:r w:rsidR="00CE48ED" w:rsidRPr="00CE48ED">
        <w:rPr>
          <w:noProof/>
        </w:rPr>
        <w:t>[7]</w:t>
      </w:r>
      <w:r w:rsidR="00CE48ED">
        <w:fldChar w:fldCharType="end"/>
      </w:r>
    </w:p>
    <w:tbl>
      <w:tblPr>
        <w:tblStyle w:val="Mkatabulky"/>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980D68" w14:paraId="06D2BA57" w14:textId="77777777" w:rsidTr="002229B5">
        <w:trPr>
          <w:gridAfter w:val="1"/>
          <w:wAfter w:w="28" w:type="dxa"/>
        </w:trPr>
        <w:tc>
          <w:tcPr>
            <w:tcW w:w="3020" w:type="dxa"/>
            <w:gridSpan w:val="2"/>
          </w:tcPr>
          <w:p w14:paraId="3EFAC1D8" w14:textId="77777777" w:rsidR="002229B5" w:rsidRPr="00980D68" w:rsidRDefault="002229B5" w:rsidP="002229B5"/>
        </w:tc>
        <w:tc>
          <w:tcPr>
            <w:tcW w:w="3021" w:type="dxa"/>
            <w:gridSpan w:val="2"/>
          </w:tcPr>
          <w:p w14:paraId="34EB5037" w14:textId="77777777" w:rsidR="002229B5" w:rsidRPr="00980D68"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4271122A" w14:textId="77777777" w:rsidR="002229B5" w:rsidRPr="00980D68" w:rsidRDefault="002229B5" w:rsidP="002229B5">
            <w:pPr>
              <w:jc w:val="right"/>
              <w:rPr>
                <w:i/>
              </w:rPr>
            </w:pPr>
            <w:bookmarkStart w:id="70" w:name="_Ref470001657"/>
            <w:r w:rsidRPr="00980D68">
              <w:rPr>
                <w:i/>
              </w:rPr>
              <w:t>(</w:t>
            </w:r>
            <w:r w:rsidRPr="00980D68">
              <w:rPr>
                <w:i/>
              </w:rPr>
              <w:fldChar w:fldCharType="begin"/>
            </w:r>
            <w:r w:rsidRPr="00980D68">
              <w:rPr>
                <w:i/>
              </w:rPr>
              <w:instrText xml:space="preserve"> SEQ Rovnice \* ARABIC </w:instrText>
            </w:r>
            <w:r w:rsidRPr="00980D68">
              <w:rPr>
                <w:i/>
              </w:rPr>
              <w:fldChar w:fldCharType="separate"/>
            </w:r>
            <w:r w:rsidR="00134C09" w:rsidRPr="00980D68">
              <w:rPr>
                <w:i/>
              </w:rPr>
              <w:t>5</w:t>
            </w:r>
            <w:r w:rsidRPr="00980D68">
              <w:rPr>
                <w:i/>
              </w:rPr>
              <w:fldChar w:fldCharType="end"/>
            </w:r>
            <w:r w:rsidRPr="00980D68">
              <w:rPr>
                <w:i/>
              </w:rPr>
              <w:t>)</w:t>
            </w:r>
            <w:bookmarkEnd w:id="70"/>
          </w:p>
        </w:tc>
      </w:tr>
      <w:tr w:rsidR="002229B5" w:rsidRPr="00980D68" w14:paraId="2EED5EEF"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D43505B" w14:textId="77777777" w:rsidR="002229B5" w:rsidRPr="00980D68" w:rsidRDefault="002229B5" w:rsidP="002229B5">
            <w:pPr>
              <w:keepNext/>
            </w:pPr>
            <m:oMathPara>
              <m:oMath>
                <m:r>
                  <w:rPr>
                    <w:rFonts w:ascii="Cambria Math" w:hAnsi="Cambria Math" w:cs="Cambria Math"/>
                  </w:rPr>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7A6E8819" w14:textId="77777777" w:rsidR="002229B5" w:rsidRPr="00980D68" w:rsidRDefault="002229B5" w:rsidP="002229B5">
            <w:pPr>
              <w:pStyle w:val="Titulek"/>
              <w:jc w:val="right"/>
            </w:pPr>
            <w:bookmarkStart w:id="71" w:name="_Ref470001503"/>
            <w:r w:rsidRPr="00980D68">
              <w:t>(</w:t>
            </w:r>
            <w:r w:rsidR="00947848" w:rsidRPr="00980D68">
              <w:fldChar w:fldCharType="begin"/>
            </w:r>
            <w:r w:rsidR="00947848" w:rsidRPr="00980D68">
              <w:instrText xml:space="preserve"> SEQ Rovnice \* ARABIC </w:instrText>
            </w:r>
            <w:r w:rsidR="00947848" w:rsidRPr="00980D68">
              <w:fldChar w:fldCharType="separate"/>
            </w:r>
            <w:r w:rsidR="00134C09" w:rsidRPr="00980D68">
              <w:t>6</w:t>
            </w:r>
            <w:r w:rsidR="00947848" w:rsidRPr="00980D68">
              <w:fldChar w:fldCharType="end"/>
            </w:r>
            <w:r w:rsidRPr="00980D68">
              <w:t>)</w:t>
            </w:r>
            <w:bookmarkEnd w:id="71"/>
          </w:p>
        </w:tc>
        <w:tc>
          <w:tcPr>
            <w:tcW w:w="3505" w:type="dxa"/>
            <w:gridSpan w:val="2"/>
            <w:tcBorders>
              <w:top w:val="nil"/>
              <w:left w:val="nil"/>
              <w:bottom w:val="nil"/>
              <w:right w:val="nil"/>
            </w:tcBorders>
          </w:tcPr>
          <w:p w14:paraId="7D682D80" w14:textId="77777777" w:rsidR="002229B5" w:rsidRPr="00980D68"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20A6829C" w14:textId="77777777" w:rsidR="002229B5" w:rsidRPr="00980D68" w:rsidRDefault="002229B5" w:rsidP="002229B5">
            <w:pPr>
              <w:pStyle w:val="Titulek"/>
              <w:jc w:val="right"/>
            </w:pPr>
            <w:bookmarkStart w:id="72" w:name="_Ref470001483"/>
            <w:r w:rsidRPr="00980D68">
              <w:t>(</w:t>
            </w:r>
            <w:r w:rsidRPr="00980D68">
              <w:fldChar w:fldCharType="begin"/>
            </w:r>
            <w:r w:rsidRPr="00980D68">
              <w:instrText xml:space="preserve"> SEQ Rovnice \* ARABIC </w:instrText>
            </w:r>
            <w:r w:rsidRPr="00980D68">
              <w:fldChar w:fldCharType="separate"/>
            </w:r>
            <w:r w:rsidR="00134C09" w:rsidRPr="00980D68">
              <w:t>7</w:t>
            </w:r>
            <w:r w:rsidRPr="00980D68">
              <w:fldChar w:fldCharType="end"/>
            </w:r>
            <w:r w:rsidRPr="00980D68">
              <w:t>)</w:t>
            </w:r>
            <w:bookmarkEnd w:id="72"/>
          </w:p>
        </w:tc>
      </w:tr>
      <w:tr w:rsidR="002229B5" w:rsidRPr="00980D68" w14:paraId="31BFC13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635FBC81" w14:textId="77777777" w:rsidR="002229B5" w:rsidRPr="00980D68"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6ACF9E37" w14:textId="77777777" w:rsidR="002229B5" w:rsidRPr="00980D68" w:rsidRDefault="002229B5" w:rsidP="002229B5">
            <w:pPr>
              <w:jc w:val="right"/>
              <w:rPr>
                <w:rFonts w:eastAsia="Calibri" w:cs="Times New Roman"/>
                <w:i/>
              </w:rPr>
            </w:pPr>
            <w:bookmarkStart w:id="73" w:name="_Ref470001504"/>
            <w:r w:rsidRPr="00980D68">
              <w:rPr>
                <w:i/>
              </w:rPr>
              <w:t>(</w:t>
            </w:r>
            <w:r w:rsidRPr="00980D68">
              <w:rPr>
                <w:i/>
              </w:rPr>
              <w:fldChar w:fldCharType="begin"/>
            </w:r>
            <w:r w:rsidRPr="00980D68">
              <w:rPr>
                <w:i/>
              </w:rPr>
              <w:instrText xml:space="preserve"> SEQ Rovnice \* ARABIC </w:instrText>
            </w:r>
            <w:r w:rsidRPr="00980D68">
              <w:rPr>
                <w:i/>
              </w:rPr>
              <w:fldChar w:fldCharType="separate"/>
            </w:r>
            <w:r w:rsidR="00134C09" w:rsidRPr="00980D68">
              <w:rPr>
                <w:i/>
              </w:rPr>
              <w:t>8</w:t>
            </w:r>
            <w:r w:rsidRPr="00980D68">
              <w:rPr>
                <w:i/>
              </w:rPr>
              <w:fldChar w:fldCharType="end"/>
            </w:r>
            <w:r w:rsidRPr="00980D68">
              <w:rPr>
                <w:i/>
              </w:rPr>
              <w:t>)</w:t>
            </w:r>
            <w:bookmarkEnd w:id="73"/>
          </w:p>
        </w:tc>
        <w:tc>
          <w:tcPr>
            <w:tcW w:w="3505" w:type="dxa"/>
            <w:gridSpan w:val="2"/>
            <w:tcBorders>
              <w:top w:val="nil"/>
              <w:left w:val="nil"/>
              <w:bottom w:val="nil"/>
              <w:right w:val="nil"/>
            </w:tcBorders>
          </w:tcPr>
          <w:p w14:paraId="39F59FC3" w14:textId="77777777" w:rsidR="002229B5" w:rsidRPr="00980D68"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1EFED861" w14:textId="77777777" w:rsidR="002229B5" w:rsidRPr="00980D68" w:rsidRDefault="002229B5" w:rsidP="002229B5">
            <w:pPr>
              <w:pStyle w:val="Titulek"/>
              <w:jc w:val="right"/>
            </w:pPr>
            <w:bookmarkStart w:id="74" w:name="_Ref470001485"/>
            <w:r w:rsidRPr="00980D68">
              <w:t>(</w:t>
            </w:r>
            <w:r w:rsidRPr="00980D68">
              <w:fldChar w:fldCharType="begin"/>
            </w:r>
            <w:r w:rsidRPr="00980D68">
              <w:instrText xml:space="preserve"> SEQ Rovnice \* ARABIC </w:instrText>
            </w:r>
            <w:r w:rsidRPr="00980D68">
              <w:fldChar w:fldCharType="separate"/>
            </w:r>
            <w:r w:rsidR="00134C09" w:rsidRPr="00980D68">
              <w:t>9</w:t>
            </w:r>
            <w:r w:rsidRPr="00980D68">
              <w:fldChar w:fldCharType="end"/>
            </w:r>
            <w:r w:rsidRPr="00980D68">
              <w:t>)</w:t>
            </w:r>
            <w:bookmarkEnd w:id="74"/>
          </w:p>
        </w:tc>
      </w:tr>
      <w:tr w:rsidR="002229B5" w:rsidRPr="00980D68" w14:paraId="3AA44BCD"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2464AC8F" w14:textId="77777777" w:rsidR="002229B5" w:rsidRPr="00980D68"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453C9F4C" w14:textId="77777777" w:rsidR="002229B5" w:rsidRPr="00980D68" w:rsidRDefault="002229B5" w:rsidP="002229B5">
            <w:pPr>
              <w:jc w:val="right"/>
              <w:rPr>
                <w:i/>
              </w:rPr>
            </w:pPr>
            <w:bookmarkStart w:id="75" w:name="_Ref470001506"/>
            <w:r w:rsidRPr="00980D68">
              <w:rPr>
                <w:i/>
              </w:rPr>
              <w:t>(</w:t>
            </w:r>
            <w:r w:rsidRPr="00980D68">
              <w:rPr>
                <w:i/>
              </w:rPr>
              <w:fldChar w:fldCharType="begin"/>
            </w:r>
            <w:r w:rsidRPr="00980D68">
              <w:rPr>
                <w:i/>
              </w:rPr>
              <w:instrText xml:space="preserve"> SEQ Rovnice \* ARABIC </w:instrText>
            </w:r>
            <w:r w:rsidRPr="00980D68">
              <w:rPr>
                <w:i/>
              </w:rPr>
              <w:fldChar w:fldCharType="separate"/>
            </w:r>
            <w:r w:rsidR="00134C09" w:rsidRPr="00980D68">
              <w:rPr>
                <w:i/>
              </w:rPr>
              <w:t>10</w:t>
            </w:r>
            <w:r w:rsidRPr="00980D68">
              <w:rPr>
                <w:i/>
              </w:rPr>
              <w:fldChar w:fldCharType="end"/>
            </w:r>
            <w:r w:rsidRPr="00980D68">
              <w:rPr>
                <w:i/>
              </w:rPr>
              <w:t>)</w:t>
            </w:r>
            <w:bookmarkEnd w:id="75"/>
          </w:p>
        </w:tc>
        <w:tc>
          <w:tcPr>
            <w:tcW w:w="3505" w:type="dxa"/>
            <w:gridSpan w:val="2"/>
            <w:tcBorders>
              <w:top w:val="nil"/>
              <w:left w:val="nil"/>
              <w:bottom w:val="nil"/>
              <w:right w:val="nil"/>
            </w:tcBorders>
          </w:tcPr>
          <w:p w14:paraId="41B80D09" w14:textId="77777777" w:rsidR="002229B5" w:rsidRPr="00980D68" w:rsidRDefault="002229B5" w:rsidP="002229B5"/>
        </w:tc>
        <w:tc>
          <w:tcPr>
            <w:tcW w:w="1175" w:type="dxa"/>
            <w:gridSpan w:val="2"/>
            <w:tcBorders>
              <w:top w:val="nil"/>
              <w:left w:val="nil"/>
              <w:bottom w:val="nil"/>
              <w:right w:val="nil"/>
            </w:tcBorders>
          </w:tcPr>
          <w:p w14:paraId="4CD8F7B9" w14:textId="77777777" w:rsidR="002229B5" w:rsidRPr="00980D68" w:rsidRDefault="002229B5" w:rsidP="002229B5">
            <w:pPr>
              <w:keepNext/>
            </w:pPr>
          </w:p>
        </w:tc>
      </w:tr>
      <w:tr w:rsidR="00443501" w:rsidRPr="00980D68" w14:paraId="6CF52EEB"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4BFCB7E9" w14:textId="77777777" w:rsidR="00443501" w:rsidRPr="00980D68" w:rsidRDefault="00443501" w:rsidP="002229B5">
            <w:pPr>
              <w:keepNext/>
              <w:rPr>
                <w:rFonts w:eastAsia="Calibri" w:cs="Times New Roman"/>
              </w:rPr>
            </w:pPr>
          </w:p>
        </w:tc>
        <w:tc>
          <w:tcPr>
            <w:tcW w:w="2069" w:type="dxa"/>
            <w:gridSpan w:val="2"/>
            <w:tcBorders>
              <w:top w:val="nil"/>
              <w:left w:val="nil"/>
              <w:bottom w:val="nil"/>
              <w:right w:val="nil"/>
            </w:tcBorders>
          </w:tcPr>
          <w:p w14:paraId="39284794" w14:textId="77777777" w:rsidR="00443501" w:rsidRPr="00980D68" w:rsidRDefault="00443501" w:rsidP="002229B5">
            <w:pPr>
              <w:jc w:val="right"/>
              <w:rPr>
                <w:i/>
              </w:rPr>
            </w:pPr>
          </w:p>
        </w:tc>
        <w:tc>
          <w:tcPr>
            <w:tcW w:w="3505" w:type="dxa"/>
            <w:gridSpan w:val="2"/>
            <w:tcBorders>
              <w:top w:val="nil"/>
              <w:left w:val="nil"/>
              <w:bottom w:val="nil"/>
              <w:right w:val="nil"/>
            </w:tcBorders>
          </w:tcPr>
          <w:p w14:paraId="594EBBC0" w14:textId="77777777" w:rsidR="00443501" w:rsidRPr="00980D68" w:rsidRDefault="00443501" w:rsidP="002229B5"/>
        </w:tc>
        <w:tc>
          <w:tcPr>
            <w:tcW w:w="1175" w:type="dxa"/>
            <w:gridSpan w:val="2"/>
            <w:tcBorders>
              <w:top w:val="nil"/>
              <w:left w:val="nil"/>
              <w:bottom w:val="nil"/>
              <w:right w:val="nil"/>
            </w:tcBorders>
          </w:tcPr>
          <w:p w14:paraId="3C859D6D" w14:textId="77777777" w:rsidR="00443501" w:rsidRPr="00980D68" w:rsidRDefault="00443501" w:rsidP="002229B5">
            <w:pPr>
              <w:keepNext/>
            </w:pPr>
          </w:p>
        </w:tc>
      </w:tr>
    </w:tbl>
    <w:p w14:paraId="1515E2C9" w14:textId="77777777" w:rsidR="00AD17E5" w:rsidRPr="00980D68" w:rsidRDefault="00AD17E5" w:rsidP="00CE48ED">
      <w:pPr>
        <w:keepNext/>
        <w:ind w:left="1985"/>
      </w:pPr>
      <w:r w:rsidRPr="00980D68">
        <w:rPr>
          <w:lang w:eastAsia="cs-CZ"/>
        </w:rPr>
        <w:drawing>
          <wp:inline distT="0" distB="0" distL="0" distR="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03AA04C7" w14:textId="77777777" w:rsidR="00FE323A" w:rsidRPr="00980D68" w:rsidRDefault="00AD17E5" w:rsidP="00AD17E5">
      <w:pPr>
        <w:pStyle w:val="Titulek"/>
        <w:jc w:val="center"/>
      </w:pPr>
      <w:bookmarkStart w:id="76" w:name="_Ref470001736"/>
      <w:bookmarkStart w:id="77" w:name="_Ref470001729"/>
      <w:bookmarkStart w:id="78" w:name="_Toc470026073"/>
      <w:bookmarkStart w:id="79" w:name="_Toc470026985"/>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008E0A01" w:rsidRPr="00980D68">
        <w:t>8</w:t>
      </w:r>
      <w:r w:rsidR="00947848" w:rsidRPr="00980D68">
        <w:fldChar w:fldCharType="end"/>
      </w:r>
      <w:bookmarkEnd w:id="76"/>
      <w:r w:rsidRPr="00980D68">
        <w:t xml:space="preserve"> – Reprezentace vlastností objektů v obraze na základě vlastních hodnot matice M</w:t>
      </w:r>
      <w:bookmarkEnd w:id="77"/>
      <w:bookmarkEnd w:id="78"/>
      <w:bookmarkEnd w:id="79"/>
    </w:p>
    <w:p w14:paraId="2C85EBE9" w14:textId="77777777" w:rsidR="00406FDB" w:rsidRPr="00980D68" w:rsidRDefault="008E75AA" w:rsidP="000B058C">
      <w:pPr>
        <w:pStyle w:val="Nadpis3"/>
      </w:pPr>
      <w:bookmarkStart w:id="80" w:name="_Toc470026125"/>
      <w:bookmarkStart w:id="81" w:name="_Toc470027005"/>
      <w:r w:rsidRPr="00980D68">
        <w:t>FAST</w:t>
      </w:r>
      <w:r w:rsidR="00141AD1" w:rsidRPr="00980D68">
        <w:t xml:space="preserve"> – Feature from Accelerated Segment Test</w:t>
      </w:r>
      <w:bookmarkEnd w:id="80"/>
      <w:bookmarkEnd w:id="81"/>
    </w:p>
    <w:p w14:paraId="28B8042A" w14:textId="77777777" w:rsidR="00141AD1" w:rsidRPr="00980D68" w:rsidRDefault="00692BF3" w:rsidP="000D12B0">
      <w:r w:rsidRPr="00980D68">
        <w:t>Feature from Accelerated Segment Test, dále jen FAST, je jeden z n</w:t>
      </w:r>
      <w:r w:rsidR="00443501" w:rsidRPr="00980D68">
        <w:t>ejrychlejších detektorů bodů zájmu</w:t>
      </w:r>
      <w:r w:rsidRPr="00980D68">
        <w:t xml:space="preserve"> v dnešní době. FAST detektor prochází obraz pixel po pixelu a vyhodnocuje jeho NxN okolí.</w:t>
      </w:r>
      <w:r w:rsidR="008E75AA" w:rsidRPr="00980D68">
        <w:t xml:space="preserve"> </w:t>
      </w:r>
      <w:r w:rsidR="00C86EBD" w:rsidRPr="00980D68">
        <w:t>Jeho základním principem je</w:t>
      </w:r>
      <w:r w:rsidR="008E75AA" w:rsidRPr="00980D68">
        <w:t xml:space="preserve"> srovnávání </w:t>
      </w:r>
      <w:r w:rsidRPr="00980D68">
        <w:t xml:space="preserve">jasu </w:t>
      </w:r>
      <w:r w:rsidR="008E75AA" w:rsidRPr="00980D68">
        <w:t>centrálního pixel</w:t>
      </w:r>
      <w:r w:rsidRPr="00980D68">
        <w:t>u</w:t>
      </w:r>
      <w:r w:rsidR="00D63D85" w:rsidRPr="00980D68">
        <w:t xml:space="preserve"> I</w:t>
      </w:r>
      <w:r w:rsidR="00D63D85" w:rsidRPr="00980D68">
        <w:rPr>
          <w:vertAlign w:val="subscript"/>
        </w:rPr>
        <w:t>p</w:t>
      </w:r>
      <w:r w:rsidRPr="00980D68">
        <w:t xml:space="preserve"> s pixely, které leží ve vzdálenosti</w:t>
      </w:r>
      <w:r w:rsidR="008E75AA" w:rsidRPr="00980D68">
        <w:t xml:space="preserve"> </w:t>
      </w:r>
      <w:r w:rsidRPr="00980D68">
        <w:rPr>
          <w:i/>
        </w:rPr>
        <w:t>r</w:t>
      </w:r>
      <w:r w:rsidRPr="00980D68">
        <w:t xml:space="preserve"> </w:t>
      </w:r>
      <w:r w:rsidR="008E75AA" w:rsidRPr="00980D68">
        <w:t xml:space="preserve">kolem </w:t>
      </w:r>
      <w:r w:rsidRPr="00980D68">
        <w:t xml:space="preserve">něj. </w:t>
      </w:r>
      <w:r w:rsidR="00D63D85" w:rsidRPr="00980D68">
        <w:t>Pro větší rychlost se nejdříve vyhodnotí čtyři pixely (nahoře, dole, vlevo a vpravo). Pokud alespoň tři z nich mají hodnotu jasu vyšší než I</w:t>
      </w:r>
      <w:r w:rsidR="00D63D85" w:rsidRPr="00980D68">
        <w:rPr>
          <w:vertAlign w:val="subscript"/>
        </w:rPr>
        <w:t>p</w:t>
      </w:r>
      <w:r w:rsidR="00D63D85" w:rsidRPr="00980D68">
        <w:t>+t nebo nižší než I</w:t>
      </w:r>
      <w:r w:rsidR="00D63D85" w:rsidRPr="00980D68">
        <w:rPr>
          <w:vertAlign w:val="subscript"/>
        </w:rPr>
        <w:t>p</w:t>
      </w:r>
      <w:r w:rsidR="00D63D85" w:rsidRPr="00980D68">
        <w:t xml:space="preserve">-t, kde </w:t>
      </w:r>
      <w:r w:rsidR="00D63D85" w:rsidRPr="00980D68">
        <w:rPr>
          <w:i/>
        </w:rPr>
        <w:t>t</w:t>
      </w:r>
      <w:r w:rsidR="00D63D85" w:rsidRPr="00980D68">
        <w:t xml:space="preserve"> je prahová hodnota, místo je vyhodnoceno jako potenciální příznak a postupuje se evaluací ostatních pixelů.  Pokud se najde spojitý segment pixelů</w:t>
      </w:r>
      <w:r w:rsidR="000B058C" w:rsidRPr="00980D68">
        <w:t xml:space="preserve"> o dané délce </w:t>
      </w:r>
      <w:r w:rsidR="000B058C" w:rsidRPr="00980D68">
        <w:rPr>
          <w:i/>
        </w:rPr>
        <w:t>m</w:t>
      </w:r>
      <w:r w:rsidR="00D63D85" w:rsidRPr="00980D68">
        <w:t>, které splňují podmínku I</w:t>
      </w:r>
      <w:r w:rsidR="00D63D85" w:rsidRPr="00980D68">
        <w:rPr>
          <w:vertAlign w:val="subscript"/>
        </w:rPr>
        <w:t>p</w:t>
      </w:r>
      <w:r w:rsidR="00D63D85" w:rsidRPr="00980D68">
        <w:t>+t nebo I</w:t>
      </w:r>
      <w:r w:rsidR="00D63D85" w:rsidRPr="00980D68">
        <w:rPr>
          <w:vertAlign w:val="subscript"/>
        </w:rPr>
        <w:t>p</w:t>
      </w:r>
      <w:r w:rsidR="00D63D85" w:rsidRPr="00980D68">
        <w:t>-t</w:t>
      </w:r>
      <w:r w:rsidR="000B058C" w:rsidRPr="00980D68">
        <w:t>, pak j</w:t>
      </w:r>
      <w:r w:rsidR="00443501" w:rsidRPr="00980D68">
        <w:t>e místo vyhodnoceno jako bod zájmu</w:t>
      </w:r>
      <w:r w:rsidR="00CE48ED">
        <w:fldChar w:fldCharType="begin" w:fldLock="1"/>
      </w:r>
      <w:r w:rsidR="00CE48ED">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fldChar w:fldCharType="separate"/>
      </w:r>
      <w:r w:rsidR="00CE48ED" w:rsidRPr="00CE48ED">
        <w:rPr>
          <w:noProof/>
        </w:rPr>
        <w:t>[10]</w:t>
      </w:r>
      <w:r w:rsidR="00CE48ED">
        <w:fldChar w:fldCharType="end"/>
      </w:r>
      <w:r w:rsidR="000B058C" w:rsidRPr="00980D68">
        <w:t xml:space="preserve">. </w:t>
      </w:r>
      <w:r w:rsidR="00E00C64" w:rsidRPr="00980D68">
        <w:t>Podle délky segmentu a počtu pixelů v kruhu se jednotlivé modifikace FAST de</w:t>
      </w:r>
      <w:r w:rsidR="00CE48ED">
        <w:t>te</w:t>
      </w:r>
      <w:r w:rsidR="00E00C64" w:rsidRPr="00980D68">
        <w:t>ktoru označují. Například FAST 9-16 a FAST 5-8 pro segment od délce 9 resp. 5 po sobě jdoucích pixelů z</w:t>
      </w:r>
      <w:r w:rsidR="00CE48ED">
        <w:t> </w:t>
      </w:r>
      <w:r w:rsidR="00E00C64" w:rsidRPr="00980D68">
        <w:t>šestnácti</w:t>
      </w:r>
      <w:r w:rsidR="00CE48ED">
        <w:t>,</w:t>
      </w:r>
      <w:r w:rsidR="00E00C64" w:rsidRPr="00980D68">
        <w:t xml:space="preserve"> resp. </w:t>
      </w:r>
      <w:r w:rsidR="00CE48ED" w:rsidRPr="00980D68">
        <w:t>O</w:t>
      </w:r>
      <w:r w:rsidR="00E00C64" w:rsidRPr="00980D68">
        <w:t>smi</w:t>
      </w:r>
      <w:r w:rsidR="00CE48ED">
        <w:t xml:space="preserve"> </w:t>
      </w:r>
      <w:r w:rsidR="00E00C64" w:rsidRPr="00980D68">
        <w:t>pixelů.</w:t>
      </w:r>
      <w:r w:rsidR="000B058C" w:rsidRPr="00980D68">
        <w:rPr>
          <w:lang w:eastAsia="cs-CZ"/>
        </w:rPr>
        <w:drawing>
          <wp:inline distT="0" distB="0" distL="0" distR="0" wp14:anchorId="013454E6" wp14:editId="4FA99C9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368493C7" w14:textId="77777777" w:rsidR="00C04323" w:rsidRPr="00980D68" w:rsidRDefault="00141AD1" w:rsidP="00141AD1">
      <w:pPr>
        <w:pStyle w:val="Titulek"/>
      </w:pPr>
      <w:bookmarkStart w:id="82" w:name="_Toc470026074"/>
      <w:bookmarkStart w:id="83" w:name="_Toc470026986"/>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008E0A01" w:rsidRPr="00980D68">
        <w:t>9</w:t>
      </w:r>
      <w:r w:rsidR="00947848" w:rsidRPr="00980D68">
        <w:fldChar w:fldCharType="end"/>
      </w:r>
      <w:r w:rsidRPr="00980D68">
        <w:t xml:space="preserve"> – Test pro detekci rohů v segment 12x12 pixelů. Zvýrazněné čtverce jsou pixely v určité vzdálenosti od středu potenciálního </w:t>
      </w:r>
      <w:r w:rsidR="000B058C" w:rsidRPr="00980D68">
        <w:t xml:space="preserve">příznaku </w:t>
      </w:r>
      <w:r w:rsidRPr="00980D68">
        <w:t>p a jsou používány pro jeho hodnocení.  Část kružnice, která je naznačená čárkovaně, označuje pixely, které jsou alespoň o prahovou hodnotu jasnější než p</w:t>
      </w:r>
      <w:r w:rsidR="00E3543B" w:rsidRPr="00980D68">
        <w:t xml:space="preserve">. </w:t>
      </w:r>
      <w:r w:rsidR="001E4A67" w:rsidRPr="00980D68">
        <w:fldChar w:fldCharType="begin" w:fldLock="1"/>
      </w:r>
      <w:r w:rsidR="0053352B">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980D68">
        <w:fldChar w:fldCharType="separate"/>
      </w:r>
      <w:r w:rsidR="0053352B" w:rsidRPr="0053352B">
        <w:rPr>
          <w:i w:val="0"/>
          <w:noProof/>
        </w:rPr>
        <w:t>[10]</w:t>
      </w:r>
      <w:bookmarkEnd w:id="82"/>
      <w:bookmarkEnd w:id="83"/>
      <w:r w:rsidR="001E4A67" w:rsidRPr="00980D68">
        <w:fldChar w:fldCharType="end"/>
      </w:r>
    </w:p>
    <w:p w14:paraId="17260EF0" w14:textId="77777777" w:rsidR="008E75AA" w:rsidRPr="00980D68" w:rsidRDefault="000B058C" w:rsidP="00EC4001">
      <w:r w:rsidRPr="00980D68">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980D68">
        <w:t>Další ne</w:t>
      </w:r>
      <w:r w:rsidR="00CE48ED">
        <w:t>v</w:t>
      </w:r>
      <w:r w:rsidR="0037649D" w:rsidRPr="00980D68">
        <w:t>ýhodou je závislost</w:t>
      </w:r>
      <w:r w:rsidR="00CE48ED">
        <w:t xml:space="preserve"> na prahu. Při nastavení konsta</w:t>
      </w:r>
      <w:r w:rsidR="0037649D" w:rsidRPr="00980D68">
        <w:t>n</w:t>
      </w:r>
      <w:r w:rsidR="00CE48ED">
        <w:t>tn</w:t>
      </w:r>
      <w:r w:rsidR="0037649D" w:rsidRPr="00980D68">
        <w:t xml:space="preserve">ího prahu pro celou sérii obrazů lze dojít k jinému počtu bodů vlivem rozdílného kontrastu snímků. </w:t>
      </w:r>
    </w:p>
    <w:p w14:paraId="2A17D844" w14:textId="77777777" w:rsidR="00F629A1" w:rsidRPr="00980D68" w:rsidRDefault="00F629A1" w:rsidP="008E15F1">
      <w:pPr>
        <w:pStyle w:val="Nadpis2"/>
      </w:pPr>
      <w:bookmarkStart w:id="84" w:name="_Ref469661190"/>
      <w:r w:rsidRPr="00980D68">
        <w:t>Deskriptory</w:t>
      </w:r>
      <w:bookmarkEnd w:id="84"/>
    </w:p>
    <w:p w14:paraId="6FD082B0" w14:textId="77777777" w:rsidR="00F629A1" w:rsidRPr="00980D68" w:rsidRDefault="00F629A1" w:rsidP="008E15F1">
      <w:pPr>
        <w:pStyle w:val="Nadpis3"/>
      </w:pPr>
      <w:r w:rsidRPr="00980D68">
        <w:t>SIFT</w:t>
      </w:r>
      <w:r w:rsidR="008E75AA" w:rsidRPr="00980D68">
        <w:t xml:space="preserve"> – Scale Invariant Feature transform</w:t>
      </w:r>
      <w:r w:rsidR="00A2559F" w:rsidRPr="00980D68">
        <w:t xml:space="preserve"> [SIFT]</w:t>
      </w:r>
    </w:p>
    <w:p w14:paraId="2D329FE9" w14:textId="77777777" w:rsidR="005803A8" w:rsidRPr="00980D68" w:rsidRDefault="005803A8" w:rsidP="005803A8"/>
    <w:p w14:paraId="0E6600B9" w14:textId="04D839D8" w:rsidR="000015E1" w:rsidRPr="00980D68" w:rsidRDefault="00F629A1" w:rsidP="000015E1">
      <w:pPr>
        <w:pStyle w:val="Odstavecseseznamem"/>
        <w:numPr>
          <w:ilvl w:val="0"/>
          <w:numId w:val="10"/>
        </w:numPr>
      </w:pPr>
      <w:r w:rsidRPr="00980D68">
        <w:t>SURF</w:t>
      </w:r>
      <w:r w:rsidR="006F78FC" w:rsidRPr="00980D68">
        <w:t xml:space="preserve"> – Speeded Up Robust Features</w:t>
      </w:r>
      <w:bookmarkStart w:id="85" w:name="_GoBack"/>
      <w:bookmarkEnd w:id="85"/>
      <w:r w:rsidR="000015E1" w:rsidRPr="00980D68">
        <w:t>Počítá se z integrálních obrázků. Detekce je podobná jako u SIFT, počítá se z DoG a nazývají ho Rychlý Hessian</w:t>
      </w:r>
    </w:p>
    <w:p w14:paraId="7A367DEA" w14:textId="77777777" w:rsidR="000015E1" w:rsidRPr="00980D68" w:rsidRDefault="000015E1" w:rsidP="000015E1">
      <w:pPr>
        <w:pStyle w:val="Odstavecseseznamem"/>
        <w:numPr>
          <w:ilvl w:val="0"/>
          <w:numId w:val="10"/>
        </w:numPr>
      </w:pPr>
      <w:r w:rsidRPr="00980D68">
        <w:t>Deskriptor popisuje distribuci Haarových vlnek v okolí bodu zájmu</w:t>
      </w:r>
    </w:p>
    <w:p w14:paraId="17896981" w14:textId="77777777" w:rsidR="00187975" w:rsidRPr="00980D68" w:rsidRDefault="00187975" w:rsidP="000015E1">
      <w:pPr>
        <w:pStyle w:val="Odstavecseseznamem"/>
        <w:numPr>
          <w:ilvl w:val="0"/>
          <w:numId w:val="10"/>
        </w:numPr>
      </w:pPr>
      <w:r w:rsidRPr="00980D68">
        <w:t>Používá se 64 dimenzí – to redukuje čas pro srovnávání a hledání podobných deskriptorů</w:t>
      </w:r>
    </w:p>
    <w:p w14:paraId="0DA13822" w14:textId="77777777" w:rsidR="00187975" w:rsidRPr="00980D68" w:rsidRDefault="00187975" w:rsidP="000015E1">
      <w:pPr>
        <w:pStyle w:val="Odstavecseseznamem"/>
        <w:numPr>
          <w:ilvl w:val="0"/>
          <w:numId w:val="10"/>
        </w:numPr>
      </w:pPr>
      <w:r w:rsidRPr="00980D68">
        <w:t xml:space="preserve">Oproti SIFT je robustnější, protože používá jiné indexování </w:t>
      </w:r>
    </w:p>
    <w:p w14:paraId="7CF321A7" w14:textId="77777777" w:rsidR="00187975" w:rsidRPr="00980D68" w:rsidRDefault="00187975" w:rsidP="0055442B">
      <w:pPr>
        <w:pStyle w:val="Nadpis4"/>
      </w:pPr>
      <w:r w:rsidRPr="00980D68">
        <w:t>Rychlý Hessiánský detektor</w:t>
      </w:r>
    </w:p>
    <w:p w14:paraId="165EF171" w14:textId="77777777" w:rsidR="00187975" w:rsidRPr="00980D68" w:rsidRDefault="00187975" w:rsidP="00187975">
      <w:pPr>
        <w:pStyle w:val="Odstavecseseznamem"/>
        <w:numPr>
          <w:ilvl w:val="0"/>
          <w:numId w:val="10"/>
        </w:numPr>
      </w:pPr>
      <w:r w:rsidRPr="00980D68">
        <w:t>Myšlenka je konvolovat druhou parciální derivaci 2D Gaussiálnské funkce s původním obrazem. Dále tyto parciální derivace poskládat do Hessiánské matice</w:t>
      </w:r>
      <w:r w:rsidR="0055442B" w:rsidRPr="00980D68">
        <w:t xml:space="preserve"> </w:t>
      </w:r>
      <w:r w:rsidR="0055442B" w:rsidRPr="00980D68">
        <w:fldChar w:fldCharType="begin" w:fldLock="1"/>
      </w:r>
      <w:r w:rsidR="00CE48ED">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980D68">
        <w:fldChar w:fldCharType="separate"/>
      </w:r>
      <w:r w:rsidR="005558FF" w:rsidRPr="005558FF">
        <w:rPr>
          <w:noProof/>
        </w:rPr>
        <w:t>[20]</w:t>
      </w:r>
      <w:r w:rsidR="0055442B" w:rsidRPr="00980D68">
        <w:fldChar w:fldCharType="end"/>
      </w:r>
      <w:r w:rsidRPr="00980D68">
        <w:t xml:space="preserve"> a z té vypočítat determinant. To by bylo ale výpočetně náročné a objevoval se aliasing vlivem diskretizace </w:t>
      </w:r>
      <w:r w:rsidR="009009DB" w:rsidRPr="00980D68">
        <w:t xml:space="preserve">a ořezání </w:t>
      </w:r>
      <w:r w:rsidRPr="00980D68">
        <w:t xml:space="preserve">Gaussovy funkce. Proto se v praxi využívají krabicové filtry, které aproximují druhé parciální derivace Gaussovy funkce.  </w:t>
      </w:r>
      <w:r w:rsidR="009009DB" w:rsidRPr="00980D68">
        <w:t xml:space="preserve">Jsou mnohem jednodušší a rychlejší na výpočet a neobjevují se u nich výše zmíněné chyby. Měřítkové prostory jsou implementovány jako obrazová pyramida. Obrazy jsou opakovaně vyhlazeny Gaussovským filterem  a podvzorkovány. Také se může zvolit jiný přístup – místo </w:t>
      </w:r>
      <w:r w:rsidR="0002396B" w:rsidRPr="00980D68">
        <w:t>podvzorkování se využije</w:t>
      </w:r>
      <w:r w:rsidR="009009DB" w:rsidRPr="00980D68">
        <w:t xml:space="preserve"> větší masky filtru.</w:t>
      </w:r>
      <w:r w:rsidR="005A25A0" w:rsidRPr="00980D68">
        <w:t xml:space="preserve"> (začíná se na 9x9 a postupně zvyšuje na 15x15, 21x21, 27x27 atd.). Stejně se zvětšováním masky se pak snižuj frekvence vzorkování. K lokalizování bodů zájmu se používá potlačení bodů, v kterých není maximum v okolí 3x3x3. Maxima determinantů Hessiánské matice jsou pak interpolována v měřítku a v obrazovém prostoru. (Brown)</w:t>
      </w:r>
      <w:r w:rsidR="009009DB" w:rsidRPr="00980D68">
        <w:t xml:space="preserve">   </w:t>
      </w:r>
    </w:p>
    <w:p w14:paraId="53613392" w14:textId="77777777" w:rsidR="00C94A4D" w:rsidRPr="00980D68" w:rsidRDefault="00042200" w:rsidP="00C94A4D">
      <w:pPr>
        <w:pStyle w:val="Odstavecseseznamem"/>
        <w:keepNext/>
        <w:ind w:left="420"/>
      </w:pPr>
      <m:oMathPara>
        <m:oMath>
          <m:r>
            <w:rPr>
              <w:rFonts w:ascii="Cambria Math" w:hAnsi="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p w14:paraId="530458BB" w14:textId="77777777" w:rsidR="00042200" w:rsidRPr="00980D68" w:rsidRDefault="00947848" w:rsidP="00042200">
      <w:pPr>
        <w:pStyle w:val="Odstavecseseznamem"/>
        <w:ind w:left="420"/>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p w14:paraId="68CCDEF7" w14:textId="77777777" w:rsidR="0055442B" w:rsidRPr="00980D68" w:rsidRDefault="00042200" w:rsidP="0055442B">
      <w:pPr>
        <w:keepNext/>
        <w:ind w:left="60"/>
      </w:pPr>
      <w:r w:rsidRPr="00980D68">
        <w:rPr>
          <w:lang w:eastAsia="cs-CZ"/>
        </w:rPr>
        <w:drawing>
          <wp:inline distT="0" distB="0" distL="0" distR="0">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16928C30" w14:textId="77777777" w:rsidR="00042200" w:rsidRPr="00980D68" w:rsidRDefault="0055442B" w:rsidP="0055442B">
      <w:pPr>
        <w:pStyle w:val="Titulek"/>
        <w:jc w:val="center"/>
      </w:pPr>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008E0A01" w:rsidRPr="00980D68">
        <w:t>12</w:t>
      </w:r>
      <w:r w:rsidR="00947848" w:rsidRPr="00980D68">
        <w:fldChar w:fldCharType="end"/>
      </w:r>
      <w:r w:rsidRPr="00980D68">
        <w:t xml:space="preserve"> – diskrétní a ořezaná druhá parciální derivace Gaussovy funkce Dyy, dále Dxy, krabicový filtr aproximující Dyy, krabicový filtr aproximující Dxy</w:t>
      </w:r>
    </w:p>
    <w:p w14:paraId="0F18DAD7" w14:textId="77777777" w:rsidR="005A25A0" w:rsidRPr="00980D68" w:rsidRDefault="005A25A0" w:rsidP="0055442B">
      <w:pPr>
        <w:pStyle w:val="Nadpis4"/>
      </w:pPr>
      <w:r w:rsidRPr="00980D68">
        <w:t>Přiřazení orientace</w:t>
      </w:r>
    </w:p>
    <w:p w14:paraId="479035EF" w14:textId="77777777" w:rsidR="005A25A0" w:rsidRPr="00980D68" w:rsidRDefault="00C62E2D" w:rsidP="005A25A0">
      <w:pPr>
        <w:ind w:left="60"/>
      </w:pPr>
      <w:r w:rsidRPr="00980D68">
        <w:t>Nejdříve se vypočítají odezvy na Haarovy vlnky</w:t>
      </w:r>
      <w:r w:rsidR="004A00CB" w:rsidRPr="00980D68">
        <w:fldChar w:fldCharType="begin" w:fldLock="1"/>
      </w:r>
      <w:r w:rsidR="00CE48ED">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1]", "plainTextFormattedCitation" : "[21]", "previouslyFormattedCitation" : "[21]" }, "properties" : { "noteIndex" : 0 }, "schema" : "https://github.com/citation-style-language/schema/raw/master/csl-citation.json" }</w:instrText>
      </w:r>
      <w:r w:rsidR="004A00CB" w:rsidRPr="00980D68">
        <w:fldChar w:fldCharType="separate"/>
      </w:r>
      <w:r w:rsidR="005558FF" w:rsidRPr="005558FF">
        <w:rPr>
          <w:noProof/>
        </w:rPr>
        <w:t>[21]</w:t>
      </w:r>
      <w:r w:rsidR="004A00CB" w:rsidRPr="00980D68">
        <w:fldChar w:fldCharType="end"/>
      </w:r>
      <w:r w:rsidRPr="00980D68">
        <w:t xml:space="preserve"> v ose x a y kolem bodů zájmu v okolí o průměru 6</w:t>
      </w:r>
      <w:r w:rsidRPr="00980D68">
        <w:rPr>
          <w:i/>
        </w:rPr>
        <w:t>s</w:t>
      </w:r>
      <w:r w:rsidRPr="00980D68">
        <w:t xml:space="preserve">, kde </w:t>
      </w:r>
      <w:r w:rsidRPr="00980D68">
        <w:rPr>
          <w:i/>
        </w:rPr>
        <w:t>s</w:t>
      </w:r>
      <w:r w:rsidRPr="00980D68">
        <w:t> je měřítko, v kterém byl bod zájmu detekován. Krok se kterým se vzorkuje okolí je s, stejně tak odezvy Haarových vlnek jsou ve stejném měřítku. Délka jedné Haarovy vlnky je 4</w:t>
      </w:r>
      <w:r w:rsidRPr="00980D68">
        <w:rPr>
          <w:i/>
        </w:rPr>
        <w:t xml:space="preserve">s. </w:t>
      </w:r>
      <w:r w:rsidRPr="00980D68">
        <w:t xml:space="preserve">Dále je výsledek vážený Gaussovým kruhovým oknem. Odezva je reprezentována dvěma vektory, jeden je síla odezvy v horizontální rovině, druhý je síla odezvy ve vertikální rovině (přes souřadnice). Dominantní orientace se počítá jako suma všech orientaci kolem bodu zájmu v posouvajícím se okně o úhlu </w:t>
      </w:r>
      <w:r w:rsidRPr="00980D68">
        <w:rPr>
          <w:rFonts w:cs="Times New Roman"/>
        </w:rPr>
        <w:t>π</w:t>
      </w:r>
      <w:r w:rsidR="00D63169" w:rsidRPr="00980D68">
        <w:t>/3</w:t>
      </w:r>
      <w:r w:rsidRPr="00980D68">
        <w:t xml:space="preserve">. </w:t>
      </w:r>
      <w:r w:rsidR="0002396B" w:rsidRPr="00980D68">
        <w:t xml:space="preserve">Horizontální a vektikální vektor jsou sečteny a vzniká nový vektor. Takovýto nejdelší vektor určuje orientaci bodu zájmu. </w:t>
      </w:r>
    </w:p>
    <w:p w14:paraId="0271E4C6" w14:textId="77777777" w:rsidR="0002396B" w:rsidRPr="00980D68" w:rsidRDefault="0002396B" w:rsidP="0055442B">
      <w:pPr>
        <w:pStyle w:val="Nadpis4"/>
      </w:pPr>
      <w:r w:rsidRPr="00980D68">
        <w:t>Výpočet deskriptoru</w:t>
      </w:r>
    </w:p>
    <w:p w14:paraId="66623653" w14:textId="77777777" w:rsidR="0002396B" w:rsidRPr="00980D68" w:rsidRDefault="0002396B" w:rsidP="005A25A0">
      <w:pPr>
        <w:ind w:left="60"/>
      </w:pPr>
      <w:r w:rsidRPr="00980D68">
        <w:t>První krok výpočtu deskriptoru je konstrukce čtverce, v jehož středu je bod zájmu a je stejně jako bod zájmu orientovaný. Velikost tohoto okna je 20</w:t>
      </w:r>
      <w:r w:rsidRPr="00980D68">
        <w:rPr>
          <w:i/>
        </w:rPr>
        <w:t>s</w:t>
      </w:r>
      <w:r w:rsidRPr="00980D68">
        <w:t xml:space="preserve">. Tento region je rozdělený do menších regionů 4x4. Tohle rozdělení zachovává důležité informace o pozici. Pro každý subregion se </w:t>
      </w:r>
      <w:r w:rsidR="00A2002A" w:rsidRPr="00980D68">
        <w:t xml:space="preserve">vypočítají příznaky a to následujícím způsobem. Vypočítají se odezvy na Haarovy vlnky v x a y rovině, které jsou relativně orientovány vůči bodu zájmu. Tyto odezvy 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14:paraId="60CB0969" w14:textId="77777777" w:rsidR="00A2002A" w:rsidRPr="00980D68" w:rsidRDefault="0055442B" w:rsidP="0055442B">
      <w:pPr>
        <w:pStyle w:val="Nadpis4"/>
      </w:pPr>
      <w:r w:rsidRPr="00980D68">
        <w:t xml:space="preserve">Modifikace tohoto </w:t>
      </w:r>
      <w:r w:rsidR="00A2002A" w:rsidRPr="00980D68">
        <w:t>deskriptor</w:t>
      </w:r>
      <w:r w:rsidRPr="00980D68">
        <w:t>u</w:t>
      </w:r>
      <w:r w:rsidR="00A2002A" w:rsidRPr="00980D68">
        <w:t xml:space="preserve"> </w:t>
      </w:r>
    </w:p>
    <w:p w14:paraId="6834EA44" w14:textId="77777777" w:rsidR="00A2002A" w:rsidRPr="00980D68" w:rsidRDefault="00A2002A" w:rsidP="005A25A0">
      <w:pPr>
        <w:ind w:left="60"/>
      </w:pPr>
      <w:r w:rsidRPr="00980D68">
        <w:t>U-SURF = Upright SURF</w:t>
      </w:r>
    </w:p>
    <w:p w14:paraId="510C2CD6" w14:textId="77777777" w:rsidR="00A2002A" w:rsidRPr="00980D68" w:rsidRDefault="00A2002A" w:rsidP="008E0A01">
      <w:r w:rsidRPr="00980D68">
        <w:t>Který není invariantní vůči o</w:t>
      </w:r>
      <w:r w:rsidR="00CE1BFE" w:rsidRPr="00980D68">
        <w:t>točení, tudíž se dá použít s výhodou jen na některé aplikace. Například na tu naši,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5B20EA6D" w14:textId="77777777" w:rsidR="00CE1BFE" w:rsidRPr="00980D68" w:rsidRDefault="00CE1BFE" w:rsidP="00CE1BFE">
      <w:pPr>
        <w:ind w:left="60"/>
      </w:pPr>
      <w:r w:rsidRPr="00980D68">
        <w:t>SURF-128</w:t>
      </w:r>
    </w:p>
    <w:p w14:paraId="18CE4BE4" w14:textId="77777777" w:rsidR="008E0A01" w:rsidRPr="00980D68" w:rsidRDefault="00CE1BFE" w:rsidP="008E0A01">
      <w:r w:rsidRPr="00980D68">
        <w:t>Je přesnější, ale taky pomalejší na výpočet a následné srovnávání se snímky v databázi, protože má vyšší dimenzi. Dosahuje se tím, že místo výpočtu sumy absolutních hodnot odezev na Haarovy vlnky se sesumuje d &lt; 0 a d ≥ 0.</w:t>
      </w:r>
    </w:p>
    <w:p w14:paraId="3D4219B5" w14:textId="77777777" w:rsidR="008E0A01" w:rsidRPr="00980D68" w:rsidRDefault="008E0A01" w:rsidP="008E0A01">
      <w:pPr>
        <w:pStyle w:val="Nadpis3"/>
      </w:pPr>
      <w:r w:rsidRPr="00980D68">
        <w:t xml:space="preserve"> BRIEF – Binary Robust Independent Elementary Features</w:t>
      </w:r>
    </w:p>
    <w:p w14:paraId="2BE11138" w14:textId="77777777" w:rsidR="008E0A01" w:rsidRPr="00980D68" w:rsidRDefault="00E41AEC" w:rsidP="00E41AEC">
      <w:r w:rsidRPr="00980D68">
        <w:t xml:space="preserve">Binary Robust Independent Elementary Features dále jen </w:t>
      </w:r>
      <w:r w:rsidR="008E0A01" w:rsidRPr="00980D68">
        <w:t>BRIEF</w:t>
      </w:r>
      <w:r w:rsidRPr="00980D68">
        <w:t>,</w:t>
      </w:r>
      <w:r w:rsidR="008E0A01" w:rsidRPr="00980D68">
        <w:t xml:space="preserve"> je efektivní deskri</w:t>
      </w:r>
      <w:r w:rsidR="001A2B04" w:rsidRPr="00980D68">
        <w:t>p</w:t>
      </w:r>
      <w:r w:rsidR="008E0A01" w:rsidRPr="00980D68">
        <w:t xml:space="preserve">tor vlastností bodů. </w:t>
      </w:r>
    </w:p>
    <w:p w14:paraId="745E4A5C" w14:textId="77777777" w:rsidR="008E0A01" w:rsidRPr="00980D68" w:rsidRDefault="008E0A01" w:rsidP="008E0A01">
      <w:pPr>
        <w:pStyle w:val="Odstavecseseznamem"/>
        <w:numPr>
          <w:ilvl w:val="0"/>
          <w:numId w:val="12"/>
        </w:numPr>
      </w:pPr>
      <w:r w:rsidRPr="00980D68">
        <w:t>BRIEF – přímo výpočet binárních slov, místo počítání dlouhých vektorů a dale zkracování</w:t>
      </w:r>
    </w:p>
    <w:p w14:paraId="6057B464" w14:textId="77777777" w:rsidR="008E0A01" w:rsidRPr="00980D68" w:rsidRDefault="008E0A01" w:rsidP="008E0A01">
      <w:pPr>
        <w:pStyle w:val="Odstavecseseznamem"/>
        <w:numPr>
          <w:ilvl w:val="0"/>
          <w:numId w:val="12"/>
        </w:numPr>
      </w:pPr>
      <w:r w:rsidRPr="00980D68">
        <w:t>Nemusí se trénovat</w:t>
      </w:r>
    </w:p>
    <w:p w14:paraId="1FB03BAB" w14:textId="77777777" w:rsidR="008E0A01" w:rsidRPr="00980D68" w:rsidRDefault="008E0A01" w:rsidP="008E0A01">
      <w:pPr>
        <w:pStyle w:val="Odstavecseseznamem"/>
        <w:numPr>
          <w:ilvl w:val="0"/>
          <w:numId w:val="12"/>
        </w:numPr>
      </w:pPr>
      <w:r w:rsidRPr="00980D68">
        <w:t>Není invariantní vůči rotaci</w:t>
      </w:r>
    </w:p>
    <w:p w14:paraId="46EDD2B5" w14:textId="77777777" w:rsidR="008E0A01" w:rsidRPr="00980D68" w:rsidRDefault="008E0A01" w:rsidP="008E0A01">
      <w:pPr>
        <w:pStyle w:val="Odstavecseseznamem"/>
        <w:numPr>
          <w:ilvl w:val="0"/>
          <w:numId w:val="12"/>
        </w:numPr>
      </w:pPr>
      <w:r w:rsidRPr="00980D68">
        <w:t>Nemusí dobře fungovat na velkých monotónních oblastech (test na Graffiti obrázku)</w:t>
      </w:r>
    </w:p>
    <w:p w14:paraId="2CB93D73" w14:textId="77777777" w:rsidR="008E0A01" w:rsidRPr="00980D68" w:rsidRDefault="008E0A01" w:rsidP="008E0A01">
      <w:pPr>
        <w:pStyle w:val="Odstavecseseznamem"/>
        <w:numPr>
          <w:ilvl w:val="0"/>
          <w:numId w:val="12"/>
        </w:numPr>
      </w:pPr>
      <w:r w:rsidRPr="00980D68">
        <w:t>Jen metoda pro tvorbu deskriptoru – může se zvolit řada detektorů příznaků</w:t>
      </w:r>
    </w:p>
    <w:p w14:paraId="59773A7E" w14:textId="77777777" w:rsidR="008E0A01" w:rsidRPr="00980D68" w:rsidRDefault="008E0A01" w:rsidP="008E0A01">
      <w:pPr>
        <w:pStyle w:val="Odstavecseseznamem"/>
        <w:numPr>
          <w:ilvl w:val="0"/>
          <w:numId w:val="12"/>
        </w:numPr>
      </w:pPr>
      <w:r w:rsidRPr="00980D68">
        <w:t xml:space="preserve">Funguje na základě porovnávání pixelů v rámci oblasti zájmu (patch) , pokud hodnota v bodě X(x,y) v integrálním obraze větší než v bodě Y(x,y), pak funkce </w:t>
      </w:r>
      <w:r w:rsidRPr="00980D68">
        <w:rPr>
          <w:rFonts w:cstheme="minorHAnsi"/>
        </w:rPr>
        <w:t>τ</w:t>
      </w:r>
      <w:r w:rsidRPr="00980D68">
        <w:t xml:space="preserve"> nabývá hodnoty 1, pokud je menší, nabývá hodnoty 0</w:t>
      </w:r>
    </w:p>
    <w:p w14:paraId="4E0BEC2F" w14:textId="77777777" w:rsidR="008E0A01" w:rsidRPr="00980D68" w:rsidRDefault="008E0A01" w:rsidP="008E0A01">
      <w:pPr>
        <w:pStyle w:val="Odstavecseseznamem"/>
        <w:ind w:left="408"/>
        <w:jc w:val="center"/>
      </w:pPr>
      <m:oMathPara>
        <m:oMath>
          <m:r>
            <w:rPr>
              <w:rFonts w:ascii="Cambria Math" w:hAnsi="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if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otherwise</m:t>
                    </m:r>
                  </m:e>
                </m:mr>
              </m:m>
            </m:e>
          </m:d>
        </m:oMath>
      </m:oMathPara>
    </w:p>
    <w:p w14:paraId="3A709CF1" w14:textId="77777777" w:rsidR="008E0A01" w:rsidRPr="00980D68" w:rsidRDefault="008E0A01" w:rsidP="008E0A01">
      <w:pPr>
        <w:pStyle w:val="Odstavecseseznamem"/>
        <w:ind w:left="0"/>
      </w:pPr>
      <w:r w:rsidRPr="00980D68">
        <w:t>Toto se opakuje pro n</w:t>
      </w:r>
      <w:r w:rsidRPr="00980D68">
        <w:rPr>
          <w:vertAlign w:val="subscript"/>
        </w:rPr>
        <w:t xml:space="preserve">d </w:t>
      </w:r>
      <w:r w:rsidRPr="00980D68">
        <w:t>dvojic pixelů. Běžně se používá 128, 256 nebo 512 dvojic. Přičemž, čím více dvojic, tím vyšší přesnost and větší výpočetní náročnost. Pomocí následující rovnice se vypočítá vektor příznaků.</w:t>
      </w:r>
    </w:p>
    <w:p w14:paraId="0D41A98A" w14:textId="77777777" w:rsidR="008E0A01" w:rsidRPr="00980D68" w:rsidRDefault="00947848" w:rsidP="008E0A01">
      <w:pPr>
        <w:pStyle w:val="Odstavecseseznamem"/>
        <w:ind w:left="408"/>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p w14:paraId="2B11BA66" w14:textId="77777777" w:rsidR="008E0A01" w:rsidRPr="00980D68" w:rsidRDefault="008E0A01" w:rsidP="008E0A01">
      <w:pPr>
        <w:pStyle w:val="Odstavecseseznamem"/>
        <w:numPr>
          <w:ilvl w:val="0"/>
          <w:numId w:val="12"/>
        </w:numPr>
      </w:pPr>
      <w:r w:rsidRPr="00980D68">
        <w:t xml:space="preserve">dvojice pixelů se mohou vybírat několika různými způsoby, podle článku (BRIEF)je neúčinější </w:t>
      </w:r>
      <w:r w:rsidRPr="00980D68">
        <w:rPr>
          <w:rFonts w:eastAsiaTheme="minorEastAsia"/>
        </w:rPr>
        <w:t xml:space="preserve">výběr iid(independent and identically distributed random viariables) z Gassianu(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Pr="00980D68">
        <w:rPr>
          <w:rFonts w:eastAsiaTheme="minorEastAsia"/>
        </w:rPr>
        <w:t>) ( rozložení vážené Gaussovou funkcí a polárními souřadnicemi – centrum Gaussovy fce je v 0,0 a poloměr, z kterého se vybírá je 1/25*S), kde S je velikost regionu zájmu</w:t>
      </w:r>
    </w:p>
    <w:p w14:paraId="6228956C" w14:textId="77777777" w:rsidR="008E0A01" w:rsidRPr="00980D68" w:rsidRDefault="008E0A01" w:rsidP="008E0A01">
      <w:pPr>
        <w:pStyle w:val="Odstavecseseznamem"/>
        <w:numPr>
          <w:ilvl w:val="0"/>
          <w:numId w:val="12"/>
        </w:numPr>
        <w:rPr>
          <w:rFonts w:eastAsiaTheme="minorEastAsia"/>
        </w:rPr>
      </w:pPr>
      <w:r w:rsidRPr="00980D68">
        <w:t>druhý bod se vybírá iid z Gaussianu</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p>
    <w:p w14:paraId="49F93D2E" w14:textId="77777777" w:rsidR="008E0A01" w:rsidRPr="00980D68" w:rsidRDefault="008E0A01" w:rsidP="008E0A01">
      <w:pPr>
        <w:pStyle w:val="Odstavecseseznamem"/>
        <w:numPr>
          <w:ilvl w:val="0"/>
          <w:numId w:val="12"/>
        </w:numPr>
      </w:pPr>
      <w:r w:rsidRPr="00980D68">
        <w:t>výběr bodů musí být pro všechny srovnávané obrazy stejný.</w:t>
      </w:r>
    </w:p>
    <w:p w14:paraId="79ACEB98" w14:textId="77777777" w:rsidR="00770194" w:rsidRPr="00980D68" w:rsidRDefault="00770194" w:rsidP="00770194">
      <w:pPr>
        <w:pStyle w:val="Odstavecseseznamem"/>
        <w:numPr>
          <w:ilvl w:val="0"/>
          <w:numId w:val="10"/>
        </w:numPr>
      </w:pPr>
    </w:p>
    <w:p w14:paraId="79D716E8" w14:textId="77777777" w:rsidR="00F629A1" w:rsidRPr="00980D68" w:rsidRDefault="00F629A1" w:rsidP="008E15F1">
      <w:pPr>
        <w:pStyle w:val="Nadpis3"/>
      </w:pPr>
      <w:r w:rsidRPr="00980D68">
        <w:t>ORB</w:t>
      </w:r>
    </w:p>
    <w:p w14:paraId="4B96C9AD" w14:textId="77777777" w:rsidR="00AC3DF8" w:rsidRPr="00980D68" w:rsidRDefault="00AC3DF8" w:rsidP="000D12B0">
      <w:pPr>
        <w:pStyle w:val="Odstavecseseznamem"/>
        <w:numPr>
          <w:ilvl w:val="0"/>
          <w:numId w:val="12"/>
        </w:numPr>
      </w:pPr>
      <w:r w:rsidRPr="00980D68">
        <w:t>Založeno na hledání bodů zájmu pomocí FAST detektoru a vypočítání rotačně invariantního BRIEF deskriptoru</w:t>
      </w:r>
    </w:p>
    <w:p w14:paraId="72C3D460" w14:textId="77777777" w:rsidR="00AC3DF8" w:rsidRPr="00980D68" w:rsidRDefault="00AC3DF8" w:rsidP="000D12B0">
      <w:pPr>
        <w:pStyle w:val="Odstavecseseznamem"/>
        <w:numPr>
          <w:ilvl w:val="0"/>
          <w:numId w:val="12"/>
        </w:numPr>
      </w:pPr>
      <w:r w:rsidRPr="00980D68">
        <w:t>Po výpočtu bodů se dále vypočítá orientace region zájmu pomocí centroidu intenzit</w:t>
      </w:r>
    </w:p>
    <w:p w14:paraId="5DB7619B" w14:textId="77777777" w:rsidR="00AC3DF8" w:rsidRPr="00980D68" w:rsidRDefault="00AC3DF8" w:rsidP="000D12B0">
      <w:pPr>
        <w:pStyle w:val="Odstavecseseznamem"/>
        <w:numPr>
          <w:ilvl w:val="0"/>
          <w:numId w:val="12"/>
        </w:numPr>
      </w:pPr>
      <w:r w:rsidRPr="00980D68">
        <w:t xml:space="preserve">Tento descriptor je aktuálně používaný v našem řešení </w:t>
      </w:r>
    </w:p>
    <w:p w14:paraId="5F286587" w14:textId="77777777" w:rsidR="000B058C" w:rsidRPr="00980D68" w:rsidRDefault="000B058C" w:rsidP="000D12B0">
      <w:pPr>
        <w:pStyle w:val="Odstavecseseznamem"/>
        <w:numPr>
          <w:ilvl w:val="0"/>
          <w:numId w:val="12"/>
        </w:numPr>
      </w:pPr>
      <w:r w:rsidRPr="00980D68">
        <w:t>Modifikace pro FAST:</w:t>
      </w:r>
    </w:p>
    <w:p w14:paraId="2BCBCD4D" w14:textId="77777777" w:rsidR="000B058C" w:rsidRPr="00980D68" w:rsidRDefault="000B058C" w:rsidP="000D12B0">
      <w:pPr>
        <w:pStyle w:val="Odstavecseseznamem"/>
        <w:numPr>
          <w:ilvl w:val="0"/>
          <w:numId w:val="12"/>
        </w:numPr>
      </w:pPr>
      <w:r w:rsidRPr="00980D68">
        <w:t xml:space="preserve">Tento detector má vysokou odezvu kolem hran, která je nežádoucí, proto se dále pokračuje Harissovým detektorem rohů a na základě těchto dvou metod se vybere nejlepších N bodů </w:t>
      </w:r>
    </w:p>
    <w:p w14:paraId="448FD3F8" w14:textId="77777777" w:rsidR="000B058C" w:rsidRPr="00980D68" w:rsidRDefault="000B058C" w:rsidP="000D12B0">
      <w:pPr>
        <w:pStyle w:val="Odstavecseseznamem"/>
        <w:numPr>
          <w:ilvl w:val="0"/>
          <w:numId w:val="12"/>
        </w:numPr>
      </w:pPr>
      <w:r w:rsidRPr="00980D68">
        <w:t xml:space="preserve">Pro invariantnost vůči měřítku používáme obrazovou pyramidu </w:t>
      </w:r>
    </w:p>
    <w:p w14:paraId="5CC3B87E" w14:textId="77777777" w:rsidR="00AC3DF8" w:rsidRPr="00980D68" w:rsidRDefault="000B058C" w:rsidP="000D12B0">
      <w:pPr>
        <w:pStyle w:val="Odstavecseseznamem"/>
        <w:numPr>
          <w:ilvl w:val="0"/>
          <w:numId w:val="12"/>
        </w:numPr>
      </w:pPr>
      <w:r w:rsidRPr="00980D68">
        <w:t>(poloměr 9 pixelů se ukázal jako nejoptimálnější)</w:t>
      </w:r>
    </w:p>
    <w:p w14:paraId="5B89AD16" w14:textId="77777777" w:rsidR="00192610" w:rsidRPr="00980D68" w:rsidRDefault="00192610" w:rsidP="00192610">
      <w:pPr>
        <w:pStyle w:val="Nadpis3"/>
      </w:pPr>
      <w:r w:rsidRPr="00980D68">
        <w:t>BRISK</w:t>
      </w:r>
      <w:r w:rsidR="005803A8" w:rsidRPr="00980D68">
        <w:t xml:space="preserve"> – Binary Robust Invariant Scalable Keypoints</w:t>
      </w:r>
    </w:p>
    <w:p w14:paraId="4BC213BC" w14:textId="77777777" w:rsidR="00192610" w:rsidRPr="00980D68" w:rsidRDefault="00192610" w:rsidP="00192610">
      <w:pPr>
        <w:pStyle w:val="Odstavecseseznamem"/>
        <w:numPr>
          <w:ilvl w:val="0"/>
          <w:numId w:val="12"/>
        </w:numPr>
      </w:pPr>
      <w:r w:rsidRPr="00980D68">
        <w:t>Invariantní vůči rotaci i změně měřítka</w:t>
      </w:r>
    </w:p>
    <w:p w14:paraId="6F7BFEF7" w14:textId="77777777" w:rsidR="00192610" w:rsidRPr="00980D68" w:rsidRDefault="00192610" w:rsidP="00192610">
      <w:pPr>
        <w:pStyle w:val="Odstavecseseznamem"/>
        <w:numPr>
          <w:ilvl w:val="0"/>
          <w:numId w:val="12"/>
        </w:numPr>
      </w:pPr>
      <w:r w:rsidRPr="00980D68">
        <w:t>Přesný a rychlý</w:t>
      </w:r>
    </w:p>
    <w:p w14:paraId="02F14A9C" w14:textId="77777777" w:rsidR="00192610" w:rsidRPr="00980D68" w:rsidRDefault="00192610" w:rsidP="00192610">
      <w:pPr>
        <w:pStyle w:val="Odstavecseseznamem"/>
        <w:numPr>
          <w:ilvl w:val="0"/>
          <w:numId w:val="12"/>
        </w:numPr>
      </w:pPr>
      <w:r w:rsidRPr="00980D68">
        <w:t>BRISK detector se může používat v kombinaci s jakýmkoli deskriptorem</w:t>
      </w:r>
    </w:p>
    <w:p w14:paraId="7DC80654" w14:textId="77777777" w:rsidR="000E24FD" w:rsidRPr="00980D68" w:rsidRDefault="000E24FD" w:rsidP="00192610">
      <w:pPr>
        <w:pStyle w:val="Odstavecseseznamem"/>
        <w:numPr>
          <w:ilvl w:val="0"/>
          <w:numId w:val="12"/>
        </w:numPr>
      </w:pPr>
      <w:r w:rsidRPr="00980D68">
        <w:t>Modifikace – nerotovaný SU-BRISK – ve srovnání velmi podobný performance jako BRIEF</w:t>
      </w:r>
    </w:p>
    <w:p w14:paraId="7DA7C58B" w14:textId="77777777" w:rsidR="000E24FD" w:rsidRPr="00980D68" w:rsidRDefault="000E24FD" w:rsidP="00192610">
      <w:pPr>
        <w:pStyle w:val="Odstavecseseznamem"/>
        <w:numPr>
          <w:ilvl w:val="0"/>
          <w:numId w:val="12"/>
        </w:numPr>
      </w:pPr>
      <w:r w:rsidRPr="00980D68">
        <w:t>Řádově rychlejší než SURF</w:t>
      </w:r>
    </w:p>
    <w:p w14:paraId="28524E2C" w14:textId="77777777" w:rsidR="00723AFE" w:rsidRPr="00980D68" w:rsidRDefault="00723AFE" w:rsidP="00C24105">
      <w:pPr>
        <w:pStyle w:val="Odstavecseseznamem"/>
        <w:ind w:left="0"/>
        <w:rPr>
          <w:b/>
          <w:i/>
        </w:rPr>
      </w:pPr>
      <w:r w:rsidRPr="00980D68">
        <w:rPr>
          <w:b/>
          <w:i/>
        </w:rPr>
        <w:t>Detekce oblastí zájmu</w:t>
      </w:r>
    </w:p>
    <w:p w14:paraId="788DBE61" w14:textId="77777777" w:rsidR="00723AFE" w:rsidRPr="00980D68" w:rsidRDefault="00A15546" w:rsidP="00C24105">
      <w:pPr>
        <w:pStyle w:val="Odstavecseseznamem"/>
        <w:keepNext/>
        <w:ind w:left="0"/>
      </w:pPr>
      <w:r w:rsidRPr="00980D68">
        <w:t>Pro hled</w:t>
      </w:r>
      <w:r w:rsidR="00C6515C" w:rsidRPr="00980D68">
        <w:t>ání oblastí</w:t>
      </w:r>
      <w:r w:rsidRPr="00980D68">
        <w:t xml:space="preserve"> zájmu se může použít řada metod, např. FAST, nebo jeho upravená alternativa AGAST. </w:t>
      </w:r>
    </w:p>
    <w:p w14:paraId="70CD8B9E" w14:textId="77777777" w:rsidR="00723AFE" w:rsidRPr="00980D68" w:rsidRDefault="00723AFE" w:rsidP="00C24105">
      <w:pPr>
        <w:pStyle w:val="Odstavecseseznamem"/>
        <w:keepNext/>
        <w:ind w:left="0"/>
        <w:rPr>
          <w:b/>
          <w:i/>
        </w:rPr>
      </w:pPr>
      <w:r w:rsidRPr="00980D68">
        <w:rPr>
          <w:b/>
          <w:i/>
        </w:rPr>
        <w:t xml:space="preserve">Přířazení měřítka </w:t>
      </w:r>
    </w:p>
    <w:p w14:paraId="18721A52" w14:textId="77777777" w:rsidR="006533F0" w:rsidRPr="00980D68" w:rsidRDefault="00C6515C" w:rsidP="00463A07">
      <w:pPr>
        <w:pStyle w:val="Odstavecseseznamem"/>
        <w:keepNext/>
        <w:ind w:left="0"/>
      </w:pPr>
      <w:r w:rsidRPr="00980D68">
        <w:t>Oblasti</w:t>
      </w:r>
      <w:r w:rsidR="00A15546" w:rsidRPr="00980D68">
        <w:t xml:space="preserve"> zájmu se detekují v několika oktávách obrazové pyramidy a ve vrstvách mezi nimi. </w:t>
      </w:r>
      <w:r w:rsidR="00E00C64" w:rsidRPr="00980D68">
        <w:t>Typicky se volí n = 4 pro počet oktáv c</w:t>
      </w:r>
      <w:r w:rsidR="00E00C64" w:rsidRPr="00980D68">
        <w:rPr>
          <w:vertAlign w:val="subscript"/>
        </w:rPr>
        <w:t>i</w:t>
      </w:r>
      <w:r w:rsidR="00E00C64" w:rsidRPr="00980D68">
        <w:t xml:space="preserve"> a stejný počet vrstev d</w:t>
      </w:r>
      <w:r w:rsidR="00E00C64" w:rsidRPr="00980D68">
        <w:rPr>
          <w:vertAlign w:val="subscript"/>
        </w:rPr>
        <w:t>i</w:t>
      </w:r>
      <w:r w:rsidR="00E00C64" w:rsidRPr="00980D68">
        <w:t xml:space="preserve"> mezi oktávami. Přičemž první vrstva d</w:t>
      </w:r>
      <w:r w:rsidR="00E00C64" w:rsidRPr="00980D68">
        <w:rPr>
          <w:vertAlign w:val="subscript"/>
        </w:rPr>
        <w:t>0</w:t>
      </w:r>
      <w:r w:rsidR="00E00C64" w:rsidRPr="00980D68">
        <w:t xml:space="preserve"> vzniká převzorkováním 1,5 krát. </w:t>
      </w:r>
      <w:r w:rsidRPr="00980D68">
        <w:t>Nejdříve se p</w:t>
      </w:r>
      <w:r w:rsidR="0037649D" w:rsidRPr="00980D68">
        <w:t xml:space="preserve">ro </w:t>
      </w:r>
      <w:r w:rsidRPr="00980D68">
        <w:t>každý bod zájmu</w:t>
      </w:r>
      <w:r w:rsidR="0037649D" w:rsidRPr="00980D68">
        <w:t xml:space="preserve"> počítá skóre </w:t>
      </w:r>
      <w:r w:rsidR="0037649D" w:rsidRPr="00980D68">
        <w:rPr>
          <w:i/>
        </w:rPr>
        <w:t>s</w:t>
      </w:r>
      <w:r w:rsidRPr="00980D68">
        <w:t xml:space="preserve">. Skóre </w:t>
      </w:r>
      <w:r w:rsidR="0037649D" w:rsidRPr="00980D68">
        <w:t xml:space="preserve">označuje </w:t>
      </w:r>
      <w:r w:rsidRPr="00980D68">
        <w:t xml:space="preserve">maximální práh FAST algoritmu, kdy je ještě pixel označen za bod zájmu. Z každé </w:t>
      </w:r>
      <w:r w:rsidR="00FC45BA" w:rsidRPr="00980D68">
        <w:t>oblasti se vybere bod s nejvyšším skórem.</w:t>
      </w:r>
      <w:r w:rsidRPr="00980D68">
        <w:t xml:space="preserve"> Podmíkou je, že skóre ve vrstvách pod a nad danou vrstvou v obrazové pyramidě je nižsí něž </w:t>
      </w:r>
      <w:r w:rsidRPr="00980D68">
        <w:rPr>
          <w:i/>
        </w:rPr>
        <w:t>s</w:t>
      </w:r>
      <w:r w:rsidRPr="00980D68">
        <w:t>.</w:t>
      </w:r>
      <w:r w:rsidR="00FC45BA" w:rsidRPr="00980D68">
        <w:t xml:space="preserve"> Tímto způsobem se vyhodnotí všechny oblasti zájmu ve všech vrstvách obrazové pyramidy. Pro každý výsledný bod najdeme maximum </w:t>
      </w:r>
      <w:r w:rsidR="006533F0" w:rsidRPr="00980D68">
        <w:t xml:space="preserve">skóre </w:t>
      </w:r>
      <w:r w:rsidR="006533F0" w:rsidRPr="00980D68">
        <w:rPr>
          <w:i/>
        </w:rPr>
        <w:t>s</w:t>
      </w:r>
      <w:r w:rsidR="006533F0" w:rsidRPr="00980D68">
        <w:t xml:space="preserve"> pro vrstvu pod a nad vrstvou s aktuálním bodem</w:t>
      </w:r>
      <w:r w:rsidR="00F60730" w:rsidRPr="00980D68">
        <w:t>. T</w:t>
      </w:r>
      <w:r w:rsidR="006533F0" w:rsidRPr="00980D68">
        <w:t xml:space="preserve">yto tři body proložíme kvadratickou funkcí </w:t>
      </w:r>
      <w:r w:rsidR="00723AFE" w:rsidRPr="00980D68">
        <w:t>podél osy měřítka</w:t>
      </w:r>
      <w:r w:rsidR="00F60730" w:rsidRPr="00980D68">
        <w:t xml:space="preserve"> metodou nejmenších čtverců</w:t>
      </w:r>
      <w:r w:rsidR="00723AFE" w:rsidRPr="00980D68">
        <w:t xml:space="preserve"> </w:t>
      </w:r>
      <w:r w:rsidR="006533F0" w:rsidRPr="00980D68">
        <w:t>(</w:t>
      </w:r>
      <w:r w:rsidR="006533F0" w:rsidRPr="00980D68">
        <w:fldChar w:fldCharType="begin"/>
      </w:r>
      <w:r w:rsidR="006533F0" w:rsidRPr="00980D68">
        <w:instrText xml:space="preserve"> REF _Ref469492102 \h </w:instrText>
      </w:r>
      <w:r w:rsidR="00463A07" w:rsidRPr="00980D68">
        <w:instrText xml:space="preserve"> \* MERGEFORMAT </w:instrText>
      </w:r>
      <w:r w:rsidR="006533F0" w:rsidRPr="00980D68">
        <w:fldChar w:fldCharType="separate"/>
      </w:r>
      <w:r w:rsidR="006533F0" w:rsidRPr="00980D68">
        <w:t>Obr. 9</w:t>
      </w:r>
      <w:r w:rsidR="006533F0" w:rsidRPr="00980D68">
        <w:fldChar w:fldCharType="end"/>
      </w:r>
      <w:r w:rsidR="006533F0" w:rsidRPr="00980D68">
        <w:t>).</w:t>
      </w:r>
      <w:r w:rsidR="00723AFE" w:rsidRPr="00980D68">
        <w:t xml:space="preserve"> Podle maxima</w:t>
      </w:r>
      <w:r w:rsidR="00463A07" w:rsidRPr="00980D68">
        <w:t xml:space="preserve"> </w:t>
      </w:r>
      <w:r w:rsidR="00723AFE" w:rsidRPr="00980D68">
        <w:t xml:space="preserve">této paraboly se zjistí přesné měřítko bodu zájmu. </w:t>
      </w:r>
      <w:r w:rsidR="006533F0" w:rsidRPr="00980D68">
        <w:rPr>
          <w:lang w:eastAsia="cs-CZ"/>
        </w:rPr>
        <w:drawing>
          <wp:inline distT="0" distB="0" distL="0" distR="0">
            <wp:extent cx="3295827" cy="33210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6453" cy="3321681"/>
                    </a:xfrm>
                    <a:prstGeom prst="rect">
                      <a:avLst/>
                    </a:prstGeom>
                  </pic:spPr>
                </pic:pic>
              </a:graphicData>
            </a:graphic>
          </wp:inline>
        </w:drawing>
      </w:r>
    </w:p>
    <w:p w14:paraId="6C68813F" w14:textId="77777777" w:rsidR="00C6515C" w:rsidRPr="00980D68" w:rsidRDefault="006533F0" w:rsidP="00A35C9A">
      <w:pPr>
        <w:pStyle w:val="Titulek"/>
        <w:jc w:val="center"/>
      </w:pPr>
      <w:bookmarkStart w:id="86" w:name="_Ref469492102"/>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008E0A01" w:rsidRPr="00980D68">
        <w:t>13</w:t>
      </w:r>
      <w:r w:rsidR="00947848" w:rsidRPr="00980D68">
        <w:fldChar w:fldCharType="end"/>
      </w:r>
      <w:bookmarkEnd w:id="86"/>
      <w:r w:rsidRPr="00980D68">
        <w:t xml:space="preserve"> – Interpolace bodu zájmu ve vrstvě c</w:t>
      </w:r>
      <w:r w:rsidRPr="00980D68">
        <w:rPr>
          <w:vertAlign w:val="subscript"/>
        </w:rPr>
        <w:t>i</w:t>
      </w:r>
      <w:r w:rsidRPr="00980D68">
        <w:t xml:space="preserve"> a maxim ve vrstvách d</w:t>
      </w:r>
      <w:r w:rsidRPr="00980D68">
        <w:rPr>
          <w:vertAlign w:val="subscript"/>
        </w:rPr>
        <w:t>i</w:t>
      </w:r>
      <w:r w:rsidRPr="00980D68">
        <w:t xml:space="preserve"> a d</w:t>
      </w:r>
      <w:r w:rsidRPr="00980D68">
        <w:rPr>
          <w:vertAlign w:val="subscript"/>
        </w:rPr>
        <w:t>i-1</w:t>
      </w:r>
      <w:r w:rsidRPr="00980D68">
        <w:t xml:space="preserve"> [BRISK]</w:t>
      </w:r>
    </w:p>
    <w:p w14:paraId="00333657" w14:textId="77777777" w:rsidR="006533F0" w:rsidRPr="00980D68" w:rsidRDefault="00F60730" w:rsidP="00C24105">
      <w:pPr>
        <w:pStyle w:val="Odstavecseseznamem"/>
        <w:ind w:left="0"/>
        <w:rPr>
          <w:b/>
          <w:i/>
        </w:rPr>
      </w:pPr>
      <w:r w:rsidRPr="00980D68">
        <w:rPr>
          <w:b/>
          <w:i/>
        </w:rPr>
        <w:t>Přiřazení orientace</w:t>
      </w:r>
    </w:p>
    <w:p w14:paraId="47B8632C" w14:textId="77777777" w:rsidR="00CA5E01" w:rsidRPr="00980D68" w:rsidRDefault="00CA5E01" w:rsidP="00CA5E01">
      <w:r w:rsidRPr="00980D68">
        <w:t xml:space="preserve">Oblast kolem bodu zájmu se dále vzorkuje podle schéma na </w:t>
      </w:r>
      <w:r w:rsidR="001E6398" w:rsidRPr="00980D68">
        <w:fldChar w:fldCharType="begin"/>
      </w:r>
      <w:r w:rsidR="001E6398" w:rsidRPr="00980D68">
        <w:instrText xml:space="preserve"> REF _Ref469494131 \h </w:instrText>
      </w:r>
      <w:r w:rsidR="001E6398" w:rsidRPr="00980D68">
        <w:fldChar w:fldCharType="separate"/>
      </w:r>
      <w:r w:rsidR="001E6398" w:rsidRPr="00980D68">
        <w:t>Obr. 10</w:t>
      </w:r>
      <w:r w:rsidR="001E6398" w:rsidRPr="00980D68">
        <w:fldChar w:fldCharType="end"/>
      </w:r>
      <w:r w:rsidR="001E6398" w:rsidRPr="00980D68">
        <w:t>.</w:t>
      </w:r>
    </w:p>
    <w:p w14:paraId="07C17857" w14:textId="77777777" w:rsidR="00CA5E01" w:rsidRPr="00980D68" w:rsidRDefault="00CA5E01" w:rsidP="00CA5E01">
      <w:pPr>
        <w:keepNext/>
        <w:jc w:val="center"/>
      </w:pPr>
      <w:r w:rsidRPr="00980D68">
        <w:rPr>
          <w:lang w:eastAsia="cs-CZ"/>
        </w:rPr>
        <w:drawing>
          <wp:inline distT="0" distB="0" distL="0" distR="0">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24324BF1" w14:textId="77777777" w:rsidR="001E6398" w:rsidRPr="00980D68" w:rsidRDefault="00CA5E01" w:rsidP="00CA5E01">
      <w:pPr>
        <w:pStyle w:val="Titulek"/>
        <w:jc w:val="center"/>
      </w:pPr>
      <w:bookmarkStart w:id="87" w:name="_Ref469494131"/>
      <w:r w:rsidRPr="00980D68">
        <w:t xml:space="preserve">Obr. </w:t>
      </w:r>
      <w:r w:rsidR="00947848" w:rsidRPr="00980D68">
        <w:fldChar w:fldCharType="begin"/>
      </w:r>
      <w:r w:rsidR="00947848" w:rsidRPr="00980D68">
        <w:instrText xml:space="preserve"> SEQ Obr. \* ARABIC </w:instrText>
      </w:r>
      <w:r w:rsidR="00947848" w:rsidRPr="00980D68">
        <w:fldChar w:fldCharType="separate"/>
      </w:r>
      <w:r w:rsidR="008E0A01" w:rsidRPr="00980D68">
        <w:t>14</w:t>
      </w:r>
      <w:r w:rsidR="00947848" w:rsidRPr="00980D68">
        <w:fldChar w:fldCharType="end"/>
      </w:r>
      <w:bookmarkEnd w:id="87"/>
      <w:r w:rsidRPr="00980D68">
        <w:t xml:space="preserve"> – Schéma vzorkování, modré body naznačují vzorkovací pozice. Poloměr čárkovaných červených kruhů koresponduje se standartní odchylkou </w:t>
      </w:r>
      <w:r w:rsidRPr="00980D68">
        <w:rPr>
          <w:rFonts w:cs="Times New Roman"/>
        </w:rPr>
        <w:t>σ</w:t>
      </w:r>
      <w:r w:rsidRPr="00980D68">
        <w:t xml:space="preserve"> </w:t>
      </w:r>
      <w:r w:rsidR="001E6398" w:rsidRPr="00980D68">
        <w:t xml:space="preserve">Gaussova vyhlazovacího filtru aplikovaného v bodech vzorkování </w:t>
      </w:r>
    </w:p>
    <w:p w14:paraId="38982814" w14:textId="77777777" w:rsidR="00CA5E01" w:rsidRPr="00980D68" w:rsidRDefault="001E6398" w:rsidP="00C24105">
      <w:r w:rsidRPr="00980D68">
        <w:t>Pomocí intenzit jasu I(p</w:t>
      </w:r>
      <w:r w:rsidRPr="00980D68">
        <w:rPr>
          <w:vertAlign w:val="subscript"/>
        </w:rPr>
        <w:t>i</w:t>
      </w:r>
      <w:r w:rsidRPr="00980D68">
        <w:t>,</w:t>
      </w:r>
      <w:r w:rsidRPr="00980D68">
        <w:rPr>
          <w:rFonts w:cs="Times New Roman"/>
        </w:rPr>
        <w:t>σ</w:t>
      </w:r>
      <w:r w:rsidRPr="00980D68">
        <w:rPr>
          <w:rFonts w:cs="Times New Roman"/>
          <w:vertAlign w:val="subscript"/>
        </w:rPr>
        <w:t>i</w:t>
      </w:r>
      <w:r w:rsidRPr="00980D68">
        <w:t>)  a  I(p</w:t>
      </w:r>
      <w:r w:rsidRPr="00980D68">
        <w:rPr>
          <w:vertAlign w:val="subscript"/>
        </w:rPr>
        <w:t>j</w:t>
      </w:r>
      <w:r w:rsidRPr="00980D68">
        <w:t>,</w:t>
      </w:r>
      <w:r w:rsidRPr="00980D68">
        <w:rPr>
          <w:rFonts w:cs="Times New Roman"/>
        </w:rPr>
        <w:t>σ</w:t>
      </w:r>
      <w:r w:rsidRPr="00980D68">
        <w:rPr>
          <w:rFonts w:cs="Times New Roman"/>
          <w:vertAlign w:val="subscript"/>
        </w:rPr>
        <w:t>j</w:t>
      </w:r>
      <w:r w:rsidRPr="00980D68">
        <w:t>)  v bodech p</w:t>
      </w:r>
      <w:r w:rsidRPr="00980D68">
        <w:rPr>
          <w:vertAlign w:val="subscript"/>
        </w:rPr>
        <w:t>i</w:t>
      </w:r>
      <w:r w:rsidRPr="00980D68">
        <w:t xml:space="preserve"> a p</w:t>
      </w:r>
      <w:r w:rsidRPr="00980D68">
        <w:rPr>
          <w:vertAlign w:val="subscript"/>
        </w:rPr>
        <w:t>j</w:t>
      </w:r>
      <w:r w:rsidRPr="00980D68">
        <w:t xml:space="preserve">, které byly vyhlazeny Gausovým filtrem o </w:t>
      </w:r>
      <w:r w:rsidRPr="00980D68">
        <w:rPr>
          <w:rFonts w:cs="Times New Roman"/>
        </w:rPr>
        <w:t>σ</w:t>
      </w:r>
      <w:r w:rsidRPr="00980D68">
        <w:rPr>
          <w:vertAlign w:val="subscript"/>
        </w:rPr>
        <w:t>i</w:t>
      </w:r>
      <w:r w:rsidRPr="00980D68">
        <w:t xml:space="preserve"> a </w:t>
      </w:r>
      <w:r w:rsidRPr="00980D68">
        <w:rPr>
          <w:rFonts w:cs="Times New Roman"/>
        </w:rPr>
        <w:t>σ</w:t>
      </w:r>
      <w:r w:rsidRPr="00980D68">
        <w:rPr>
          <w:vertAlign w:val="subscript"/>
        </w:rPr>
        <w:t>j</w:t>
      </w:r>
      <w:r w:rsidRPr="00980D68">
        <w:t xml:space="preserve"> se určí lokální gradient g(p</w:t>
      </w:r>
      <w:r w:rsidRPr="00980D68">
        <w:rPr>
          <w:vertAlign w:val="subscript"/>
        </w:rPr>
        <w:t xml:space="preserve">i, </w:t>
      </w:r>
      <w:r w:rsidRPr="00980D68">
        <w:t>p</w:t>
      </w:r>
      <w:r w:rsidRPr="00980D68">
        <w:rPr>
          <w:vertAlign w:val="subscript"/>
        </w:rPr>
        <w:t>j</w:t>
      </w:r>
      <w:r w:rsidRPr="00980D68">
        <w:t>):</w:t>
      </w:r>
    </w:p>
    <w:p w14:paraId="404664B4" w14:textId="77777777" w:rsidR="001E6398" w:rsidRPr="00980D68" w:rsidRDefault="001E6398" w:rsidP="001E6398">
      <w:pPr>
        <w:rPr>
          <w:rFonts w:eastAsiaTheme="minorEastAsia"/>
          <w:vertAlign w:val="subscript"/>
        </w:rPr>
      </w:pPr>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p w14:paraId="67921445" w14:textId="77777777" w:rsidR="004063C3" w:rsidRPr="00980D68" w:rsidRDefault="004063C3" w:rsidP="001E6398">
      <w:r w:rsidRPr="00980D68">
        <w:rPr>
          <w:rFonts w:eastAsiaTheme="minorEastAsia"/>
        </w:rPr>
        <w:t>Páry bodů jsou vybírány náhodně. Množina párů se dělí na dvě podmnožiny podle vzdálenosti, kterou jsou od sebe body vzdáleny</w:t>
      </w:r>
      <w:r w:rsidR="00C24105" w:rsidRPr="00980D68">
        <w:rPr>
          <w:rFonts w:eastAsiaTheme="minorEastAsia"/>
        </w:rPr>
        <w:t xml:space="preserve"> na </w:t>
      </w:r>
      <w:r w:rsidR="00C24105" w:rsidRPr="00980D68">
        <w:rPr>
          <w:rFonts w:eastAsiaTheme="minorEastAsia"/>
          <w:i/>
        </w:rPr>
        <w:t>S</w:t>
      </w:r>
      <w:r w:rsidR="00C24105" w:rsidRPr="00980D68">
        <w:rPr>
          <w:rFonts w:eastAsiaTheme="minorEastAsia"/>
        </w:rPr>
        <w:t xml:space="preserve"> (short) a </w:t>
      </w:r>
      <w:r w:rsidR="00C24105" w:rsidRPr="00980D68">
        <w:rPr>
          <w:rFonts w:eastAsiaTheme="minorEastAsia"/>
          <w:i/>
        </w:rPr>
        <w:t xml:space="preserve">L </w:t>
      </w:r>
      <w:r w:rsidR="00C24105" w:rsidRPr="00980D68">
        <w:rPr>
          <w:rFonts w:eastAsiaTheme="minorEastAsia"/>
        </w:rPr>
        <w:t>(long)</w:t>
      </w:r>
      <w:r w:rsidRPr="00980D68">
        <w:rPr>
          <w:rFonts w:eastAsiaTheme="minorEastAsia"/>
        </w:rPr>
        <w:t>. Směr bodu zájmu se určí aritmetickým průměrem gradientu podmnožiny s větší vzdáleností mezi body</w:t>
      </w:r>
      <w:r w:rsidR="00463A07" w:rsidRPr="00980D68">
        <w:rPr>
          <w:rFonts w:eastAsiaTheme="minorEastAsia"/>
        </w:rPr>
        <w:t xml:space="preserve"> </w:t>
      </w:r>
      <w:r w:rsidR="00463A07" w:rsidRPr="00980D68">
        <w:rPr>
          <w:rFonts w:eastAsiaTheme="minorEastAsia"/>
          <w:i/>
        </w:rPr>
        <w:t>(</w:t>
      </w:r>
      <w:r w:rsidR="00C24105" w:rsidRPr="00980D68">
        <w:rPr>
          <w:rFonts w:eastAsiaTheme="minorEastAsia"/>
          <w:i/>
        </w:rPr>
        <w:t>L</w:t>
      </w:r>
      <w:r w:rsidR="00463A07" w:rsidRPr="00980D68">
        <w:rPr>
          <w:rFonts w:eastAsiaTheme="minorEastAsia"/>
          <w:i/>
        </w:rPr>
        <w:t>)</w:t>
      </w:r>
      <w:r w:rsidRPr="00980D68">
        <w:rPr>
          <w:rFonts w:eastAsiaTheme="minorEastAsia"/>
        </w:rPr>
        <w:t xml:space="preserve">. </w:t>
      </w:r>
    </w:p>
    <w:p w14:paraId="6A2094D3" w14:textId="77777777" w:rsidR="00F60730" w:rsidRPr="00980D68" w:rsidRDefault="00CA5E01" w:rsidP="00C24105">
      <w:pPr>
        <w:pStyle w:val="Odstavecseseznamem"/>
        <w:ind w:left="0"/>
        <w:rPr>
          <w:b/>
          <w:i/>
        </w:rPr>
      </w:pPr>
      <w:r w:rsidRPr="00980D68">
        <w:rPr>
          <w:b/>
          <w:i/>
        </w:rPr>
        <w:t xml:space="preserve">Vytvoření deskriptoru </w:t>
      </w:r>
    </w:p>
    <w:p w14:paraId="7EFA42DB" w14:textId="77777777" w:rsidR="00AC3DF8" w:rsidRPr="00980D68" w:rsidRDefault="00BD3167" w:rsidP="00AC3DF8">
      <w:r w:rsidRPr="00980D68">
        <w:t xml:space="preserve">Pro vytvoření deskriptoru invariantnímu vůči rotaci a změny měřítka se znovu vzorkuje oblast kolem bodu zájmu. Používá se stejného schéma natočeného podél hlavního gradi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980D68">
        <w:rPr>
          <w:rFonts w:eastAsiaTheme="minorEastAsia"/>
        </w:rPr>
        <w:t xml:space="preserve">, zapíše se 1, jinak 0. Výsledný deskriptor je tedy přirozeně binární a jeho dimenzi určuje počet párů bodů v podmnožině </w:t>
      </w:r>
      <w:r w:rsidRPr="00980D68">
        <w:rPr>
          <w:rFonts w:eastAsiaTheme="minorEastAsia"/>
          <w:i/>
        </w:rPr>
        <w:t>S</w:t>
      </w:r>
      <w:r w:rsidRPr="00980D68">
        <w:rPr>
          <w:rFonts w:eastAsiaTheme="minorEastAsia"/>
        </w:rPr>
        <w:t>.</w:t>
      </w:r>
    </w:p>
    <w:p w14:paraId="61E3D473" w14:textId="77777777" w:rsidR="00C24105" w:rsidRPr="00980D68" w:rsidRDefault="00C24105" w:rsidP="00C24105"/>
    <w:p w14:paraId="7C5A3A95" w14:textId="77777777" w:rsidR="00DC1818" w:rsidRPr="00980D68" w:rsidRDefault="00DC1818" w:rsidP="00DC1818">
      <w:pPr>
        <w:rPr>
          <w:rFonts w:eastAsiaTheme="majorEastAsia" w:cstheme="majorBidi"/>
          <w:sz w:val="28"/>
          <w:szCs w:val="24"/>
        </w:rPr>
      </w:pPr>
      <w:r w:rsidRPr="00980D68">
        <w:br w:type="page"/>
      </w:r>
    </w:p>
    <w:p w14:paraId="2C865B2B" w14:textId="77777777" w:rsidR="00DC1818" w:rsidRPr="00980D68" w:rsidRDefault="00DC1818" w:rsidP="00DC1818">
      <w:pPr>
        <w:pStyle w:val="Nadpis1"/>
      </w:pPr>
      <w:bookmarkStart w:id="88" w:name="_Toc470027006"/>
      <w:r w:rsidRPr="00980D68">
        <w:t>AKTUÁLNÍ STAV</w:t>
      </w:r>
      <w:bookmarkEnd w:id="88"/>
    </w:p>
    <w:p w14:paraId="39644FF9" w14:textId="37C7D65F" w:rsidR="00723843" w:rsidRPr="00980D68" w:rsidRDefault="00723843" w:rsidP="00472AE3">
      <w:pPr>
        <w:jc w:val="both"/>
      </w:pPr>
      <w:r w:rsidRPr="00980D68">
        <w:t xml:space="preserve">Softwarová část funguje na Windows servrech a je připojená k </w:t>
      </w:r>
      <w:r w:rsidR="00472AE3" w:rsidRPr="00980D68">
        <w:t>databázi.</w:t>
      </w:r>
      <w:r w:rsidRPr="00980D68">
        <w:t>V databázi se nachází referenční snímky obrazovek, zajímavé regiony a text obražený ve všech obrazovkách. Referenční obrazovk</w:t>
      </w:r>
      <w:r w:rsidR="00B60DB2" w:rsidRPr="00980D68">
        <w:t>y jsou uložené ve stromové struk</w:t>
      </w:r>
      <w:r w:rsidRPr="00980D68">
        <w:t>tuře podle kontextu (verze SafeQ, výrobce a model tiskárny). Dále se tam nachází informace o pozici ovládácích prvků a na jakou obrazovku má aplikace přejít po stisknutí ovládacího prvku.</w:t>
      </w:r>
    </w:p>
    <w:p w14:paraId="585CC4A5" w14:textId="30516261" w:rsidR="00DE3A5C" w:rsidRPr="00980D68" w:rsidRDefault="00DC1818" w:rsidP="00C86EBD">
      <w:pPr>
        <w:jc w:val="both"/>
      </w:pPr>
      <w:r w:rsidRPr="00980D68">
        <w:t>Samotné rozpoznávání obrazovek se děje ve třech fázích. Nejdříve se ověří, jestli se po stisku tlačítka objevila požadovaná obrazovka.</w:t>
      </w:r>
      <w:r w:rsidR="00472AE3" w:rsidRPr="00472AE3">
        <w:t xml:space="preserve"> </w:t>
      </w:r>
      <w:r w:rsidR="00472AE3" w:rsidRPr="00980D68">
        <w:t>Pro detekci příznaků se používá metoda FAST</w:t>
      </w:r>
      <w:r w:rsidR="00472AE3">
        <w:fldChar w:fldCharType="begin" w:fldLock="1"/>
      </w:r>
      <w:r w:rsidR="00472AE3">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472AE3">
        <w:fldChar w:fldCharType="separate"/>
      </w:r>
      <w:r w:rsidR="00472AE3" w:rsidRPr="004676B4">
        <w:rPr>
          <w:noProof/>
        </w:rPr>
        <w:t>[10]</w:t>
      </w:r>
      <w:r w:rsidR="00472AE3">
        <w:fldChar w:fldCharType="end"/>
      </w:r>
      <w:r w:rsidR="00472AE3" w:rsidRPr="00980D68">
        <w:t xml:space="preserve"> a pak jednoduché srovnání s požadovaným obrazem na základě procentuální shody detekovaných bodů. V současné době je implementovaná kombinace ORB</w:t>
      </w:r>
      <w:r w:rsidR="00472AE3">
        <w:fldChar w:fldCharType="begin" w:fldLock="1"/>
      </w:r>
      <w:r w:rsidR="00472AE3">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0]", "plainTextFormattedCitation" : "[20]", "previouslyFormattedCitation" : "[20]" }, "properties" : { "noteIndex" : 0 }, "schema" : "https://github.com/citation-style-language/schema/raw/master/csl-citation.json" }</w:instrText>
      </w:r>
      <w:r w:rsidR="00472AE3">
        <w:fldChar w:fldCharType="separate"/>
      </w:r>
      <w:r w:rsidR="00472AE3" w:rsidRPr="004676B4">
        <w:rPr>
          <w:noProof/>
        </w:rPr>
        <w:t>[20]</w:t>
      </w:r>
      <w:r w:rsidR="00472AE3">
        <w:fldChar w:fldCharType="end"/>
      </w:r>
      <w:r w:rsidR="00472AE3" w:rsidRPr="00980D68">
        <w:t xml:space="preserve"> a BRISK</w:t>
      </w:r>
      <w:r w:rsidR="00472AE3">
        <w:fldChar w:fldCharType="begin" w:fldLock="1"/>
      </w:r>
      <w:r w:rsidR="00472AE3">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1]", "plainTextFormattedCitation" : "[21]", "previouslyFormattedCitation" : "[21]" }, "properties" : { "noteIndex" : 0 }, "schema" : "https://github.com/citation-style-language/schema/raw/master/csl-citation.json" }</w:instrText>
      </w:r>
      <w:r w:rsidR="00472AE3">
        <w:fldChar w:fldCharType="separate"/>
      </w:r>
      <w:r w:rsidR="00472AE3" w:rsidRPr="004676B4">
        <w:rPr>
          <w:noProof/>
        </w:rPr>
        <w:t>[21]</w:t>
      </w:r>
      <w:r w:rsidR="00472AE3">
        <w:fldChar w:fldCharType="end"/>
      </w:r>
      <w:r w:rsidR="00472AE3" w:rsidRPr="00980D68">
        <w:t xml:space="preserve"> deskriptoru. Počítá se skóre pro každý deskriptor zvlášť</w:t>
      </w:r>
      <w:r w:rsidR="00472AE3">
        <w:t>,</w:t>
      </w:r>
      <w:r w:rsidR="00472AE3" w:rsidRPr="00980D68">
        <w:t xml:space="preserve"> a pak se výsledek průměruje. Pokud i deskriptory selžou, provádí se analýza textu v obraze pomocí OCR</w:t>
      </w:r>
      <w:r w:rsidR="00472AE3">
        <w:fldChar w:fldCharType="begin" w:fldLock="1"/>
      </w:r>
      <w:r w:rsidR="00472AE3">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2]", "plainTextFormattedCitation" : "[22]", "previouslyFormattedCitation" : "[22]" }, "properties" : { "noteIndex" : 0 }, "schema" : "https://github.com/citation-style-language/schema/raw/master/csl-citation.json" }</w:instrText>
      </w:r>
      <w:r w:rsidR="00472AE3">
        <w:fldChar w:fldCharType="separate"/>
      </w:r>
      <w:r w:rsidR="00472AE3" w:rsidRPr="004676B4">
        <w:rPr>
          <w:noProof/>
        </w:rPr>
        <w:t>[22]</w:t>
      </w:r>
      <w:r w:rsidR="00472AE3">
        <w:fldChar w:fldCharType="end"/>
      </w:r>
      <w:r w:rsidR="00472AE3" w:rsidRPr="00980D68">
        <w:t xml:space="preserve"> a výsledek se srovnává s databází textu na obrazovkách. </w:t>
      </w:r>
      <w:r w:rsidR="00472AE3">
        <w:t>Pokud se najde pomocí O</w:t>
      </w:r>
      <w:r w:rsidR="00472AE3" w:rsidRPr="00980D68">
        <w:t>C</w:t>
      </w:r>
      <w:r w:rsidR="00472AE3">
        <w:t>R</w:t>
      </w:r>
      <w:r w:rsidR="00472AE3" w:rsidRPr="00980D68">
        <w:t xml:space="preserve"> unikátní slovo, pak je jistá</w:t>
      </w:r>
      <w:r w:rsidR="00472AE3" w:rsidRPr="004676B4">
        <w:t xml:space="preserve"> </w:t>
      </w:r>
      <w:r w:rsidR="00472AE3" w:rsidRPr="00980D68">
        <w:t>detekovaná</w:t>
      </w:r>
      <w:r w:rsidR="00472AE3" w:rsidRPr="004676B4">
        <w:t xml:space="preserve"> </w:t>
      </w:r>
      <w:r w:rsidR="00472AE3" w:rsidRPr="00980D68">
        <w:t>obrazovka, v opačném případě se počítá procentuální zastoupení slov</w:t>
      </w:r>
      <w:r w:rsidR="00EC2D00" w:rsidRPr="00980D68">
        <w:t xml:space="preserve"> </w:t>
      </w:r>
    </w:p>
    <w:p w14:paraId="79F0C8D4" w14:textId="77777777" w:rsidR="00CC53EE" w:rsidRPr="00980D68" w:rsidRDefault="00CC53EE">
      <w:pPr>
        <w:spacing w:line="259" w:lineRule="auto"/>
      </w:pPr>
      <w:r w:rsidRPr="00980D68">
        <w:br w:type="page"/>
      </w:r>
    </w:p>
    <w:p w14:paraId="25555385" w14:textId="77777777" w:rsidR="002F13E2" w:rsidRPr="00980D68" w:rsidRDefault="002F13E2" w:rsidP="002F13E2">
      <w:pPr>
        <w:pStyle w:val="Nadpis1"/>
      </w:pPr>
      <w:bookmarkStart w:id="89" w:name="_Toc470027007"/>
      <w:r w:rsidRPr="00980D68">
        <w:t>ZÁVĚR</w:t>
      </w:r>
      <w:bookmarkEnd w:id="89"/>
    </w:p>
    <w:p w14:paraId="5571DB60" w14:textId="77777777" w:rsidR="000247BE" w:rsidRPr="00980D68" w:rsidRDefault="000247BE" w:rsidP="004C54C3">
      <w:r w:rsidRPr="00980D68">
        <w:t xml:space="preserve">Předzpracování </w:t>
      </w:r>
      <w:r w:rsidR="004C54C3" w:rsidRPr="00980D68">
        <w:t>je z velké části hotové. V dalším semestru s</w:t>
      </w:r>
      <w:r w:rsidR="002F13E2" w:rsidRPr="00980D68">
        <w:t>e chci zaměřit na extrakci text</w:t>
      </w:r>
      <w:r w:rsidR="004C54C3" w:rsidRPr="00980D68">
        <w:t>u z obrazu</w:t>
      </w:r>
      <w:r w:rsidR="002F13E2" w:rsidRPr="00980D68">
        <w:t xml:space="preserve"> pro zvýšení rychlosti OCR</w:t>
      </w:r>
      <w:r w:rsidR="00CE48ED">
        <w:fldChar w:fldCharType="begin" w:fldLock="1"/>
      </w:r>
      <w:r w:rsidR="00CE48ED">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2]", "plainTextFormattedCitation" : "[22]" }, "properties" : { "noteIndex" : 0 }, "schema" : "https://github.com/citation-style-language/schema/raw/master/csl-citation.json" }</w:instrText>
      </w:r>
      <w:r w:rsidR="00CE48ED">
        <w:fldChar w:fldCharType="separate"/>
      </w:r>
      <w:r w:rsidR="00CE48ED" w:rsidRPr="00CE48ED">
        <w:rPr>
          <w:noProof/>
        </w:rPr>
        <w:t>[22]</w:t>
      </w:r>
      <w:r w:rsidR="00CE48ED">
        <w:fldChar w:fldCharType="end"/>
      </w:r>
      <w:r w:rsidR="004C54C3" w:rsidRPr="00980D68">
        <w:t>.</w:t>
      </w:r>
    </w:p>
    <w:p w14:paraId="5EDEC59F" w14:textId="60B4637C" w:rsidR="00472AE3" w:rsidRPr="00980D68" w:rsidRDefault="00472AE3" w:rsidP="00472AE3">
      <w:pPr>
        <w:pStyle w:val="Nadpis3"/>
        <w:numPr>
          <w:ilvl w:val="0"/>
          <w:numId w:val="0"/>
        </w:numPr>
        <w:ind w:left="720" w:hanging="720"/>
      </w:pPr>
      <w:r w:rsidRPr="00980D68">
        <w:t>Na</w:t>
      </w:r>
      <w:r>
        <w:t>s</w:t>
      </w:r>
      <w:r w:rsidRPr="00980D68">
        <w:t>tudovala jsem problematiku deskriptorů a na základě literatury jsem pro moji aplikaci vybrala BRIEF</w:t>
      </w:r>
      <w:r>
        <w:fldChar w:fldCharType="begin" w:fldLock="1"/>
      </w:r>
      <w: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fldChar w:fldCharType="separate"/>
      </w:r>
      <w:r w:rsidRPr="004676B4">
        <w:rPr>
          <w:noProof/>
        </w:rPr>
        <w:t>[14]</w:t>
      </w:r>
      <w:r>
        <w:fldChar w:fldCharType="end"/>
      </w:r>
      <w:r w:rsidRPr="00980D68">
        <w:t xml:space="preserve"> a UD-BRISK</w:t>
      </w:r>
      <w:r>
        <w:fldChar w:fldCharType="begin" w:fldLock="1"/>
      </w:r>
      <w: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1]", "plainTextFormattedCitation" : "[21]", "previouslyFormattedCitation" : "[21]" }, "properties" : { "noteIndex" : 0 }, "schema" : "https://github.com/citation-style-language/schema/raw/master/csl-citation.json" }</w:instrText>
      </w:r>
      <w:r>
        <w:fldChar w:fldCharType="separate"/>
      </w:r>
      <w:r w:rsidRPr="000012BF">
        <w:rPr>
          <w:noProof/>
        </w:rPr>
        <w:t>[21]</w:t>
      </w:r>
      <w:r>
        <w:fldChar w:fldCharType="end"/>
      </w:r>
      <w:r w:rsidRPr="00980D68">
        <w:t xml:space="preserve"> deskriptory. U-SUFT</w:t>
      </w:r>
    </w:p>
    <w:p w14:paraId="0BF9C559" w14:textId="3BCBD944" w:rsidR="004C54C3" w:rsidRPr="00980D68" w:rsidRDefault="0064059E" w:rsidP="004C54C3">
      <w:r w:rsidRPr="00980D68">
        <w:t xml:space="preserve">by měl mít podobné výsledky jako předchozí dva deskriptory, ale jelikož je </w:t>
      </w:r>
      <w:r w:rsidR="004C54C3" w:rsidRPr="00980D68">
        <w:t>patentovaný, budu dále implementovat je</w:t>
      </w:r>
      <w:r w:rsidRPr="00980D68">
        <w:t xml:space="preserve">n BRIEF a UD-BRISK. </w:t>
      </w:r>
      <w:r w:rsidR="00A370A0" w:rsidRPr="00980D68">
        <w:t>Pro detekci bodů zájmu chci srovnat FAST</w:t>
      </w:r>
      <w:r w:rsidR="000012BF">
        <w:fldChar w:fldCharType="begin" w:fldLock="1"/>
      </w:r>
      <w:r w:rsidR="000012BF">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0012BF">
        <w:fldChar w:fldCharType="separate"/>
      </w:r>
      <w:r w:rsidR="000012BF" w:rsidRPr="000012BF">
        <w:rPr>
          <w:noProof/>
        </w:rPr>
        <w:t>[10]</w:t>
      </w:r>
      <w:r w:rsidR="000012BF">
        <w:fldChar w:fldCharType="end"/>
      </w:r>
      <w:r w:rsidR="00A370A0" w:rsidRPr="00980D68">
        <w:t xml:space="preserve"> a Harrisův dektor</w:t>
      </w:r>
      <w:r w:rsidR="000012BF">
        <w:fldChar w:fldCharType="begin" w:fldLock="1"/>
      </w:r>
      <w:r w:rsidR="000012BF">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 "properties" : { "noteIndex" : 0 }, "schema" : "https://github.com/citation-style-language/schema/raw/master/csl-citation.json" }</w:instrText>
      </w:r>
      <w:r w:rsidR="000012BF">
        <w:fldChar w:fldCharType="separate"/>
      </w:r>
      <w:r w:rsidR="000012BF" w:rsidRPr="000012BF">
        <w:rPr>
          <w:noProof/>
        </w:rPr>
        <w:t>[7]</w:t>
      </w:r>
      <w:r w:rsidR="000012BF">
        <w:fldChar w:fldCharType="end"/>
      </w:r>
      <w:r w:rsidR="00A370A0" w:rsidRPr="00980D68">
        <w:t xml:space="preserve"> a Harrisův dektor</w:t>
      </w:r>
      <w:r w:rsidR="00A370A0" w:rsidRPr="00980D68">
        <w:t xml:space="preserve"> a vyberu ten, který bude více robustní. </w:t>
      </w:r>
      <w:r w:rsidRPr="00980D68">
        <w:t>Celou aplikaci pro</w:t>
      </w:r>
      <w:r w:rsidR="004C54C3" w:rsidRPr="00980D68">
        <w:t xml:space="preserve"> zpracování a analýz</w:t>
      </w:r>
      <w:r w:rsidRPr="00980D68">
        <w:t>y obrazu budu vyvíjet</w:t>
      </w:r>
      <w:r w:rsidR="004C54C3" w:rsidRPr="00980D68">
        <w:t xml:space="preserve"> v jazyce C# za pomoci </w:t>
      </w:r>
      <w:r w:rsidRPr="00980D68">
        <w:t xml:space="preserve">OpenCV knihovny, která funguje v .NET wrapperu OpenCVSharp. </w:t>
      </w:r>
    </w:p>
    <w:p w14:paraId="0814A826" w14:textId="77777777" w:rsidR="0064059E" w:rsidRPr="00980D68" w:rsidRDefault="0064059E" w:rsidP="0064059E">
      <w:pPr>
        <w:spacing w:line="360" w:lineRule="auto"/>
      </w:pPr>
      <w:r w:rsidRPr="00980D68">
        <w:t>V dalším seme</w:t>
      </w:r>
      <w:r w:rsidR="00ED1590">
        <w:t>s</w:t>
      </w:r>
      <w:r w:rsidRPr="00980D68">
        <w:t xml:space="preserve">tru chci výše zmíněné deskriptory vyzkoušet v praxi, optimalizovat jejich parametry, srovnat jejich výpočetní náročnost a robustnost, popřípadě je zkusit zkombinovat. </w:t>
      </w:r>
    </w:p>
    <w:p w14:paraId="1B8371DB" w14:textId="77777777" w:rsidR="00F629A1" w:rsidRPr="00980D68" w:rsidRDefault="00F629A1">
      <w:pPr>
        <w:spacing w:line="259" w:lineRule="auto"/>
      </w:pPr>
      <w:r w:rsidRPr="00980D68">
        <w:br w:type="page"/>
      </w:r>
    </w:p>
    <w:p w14:paraId="1CB38CF1" w14:textId="77777777" w:rsidR="00F629A1" w:rsidRPr="00980D68" w:rsidRDefault="00F629A1" w:rsidP="00F629A1">
      <w:pPr>
        <w:pStyle w:val="Nadpis1"/>
      </w:pPr>
      <w:bookmarkStart w:id="90" w:name="_Toc470026128"/>
      <w:bookmarkStart w:id="91" w:name="_Toc470027008"/>
      <w:r w:rsidRPr="00980D68">
        <w:t>SEZNAM LITERATURY</w:t>
      </w:r>
      <w:bookmarkEnd w:id="90"/>
      <w:bookmarkEnd w:id="91"/>
    </w:p>
    <w:p w14:paraId="2F32BDBD" w14:textId="77777777" w:rsidR="00CE48ED" w:rsidRPr="00CE48ED" w:rsidRDefault="0071057B" w:rsidP="00CE48ED">
      <w:pPr>
        <w:widowControl w:val="0"/>
        <w:autoSpaceDE w:val="0"/>
        <w:autoSpaceDN w:val="0"/>
        <w:adjustRightInd w:val="0"/>
        <w:spacing w:line="240" w:lineRule="auto"/>
        <w:ind w:left="640" w:hanging="640"/>
        <w:rPr>
          <w:rFonts w:cs="Times New Roman"/>
          <w:noProof/>
          <w:szCs w:val="24"/>
        </w:rPr>
      </w:pPr>
      <w:r w:rsidRPr="00980D68">
        <w:fldChar w:fldCharType="begin" w:fldLock="1"/>
      </w:r>
      <w:r w:rsidRPr="00980D68">
        <w:instrText xml:space="preserve">ADDIN Mendeley Bibliography CSL_BIBLIOGRAPHY </w:instrText>
      </w:r>
      <w:r w:rsidRPr="00980D68">
        <w:fldChar w:fldCharType="separate"/>
      </w:r>
      <w:r w:rsidR="00CE48ED" w:rsidRPr="00CE48ED">
        <w:rPr>
          <w:rFonts w:cs="Times New Roman"/>
          <w:noProof/>
          <w:szCs w:val="24"/>
        </w:rPr>
        <w:t>[1]</w:t>
      </w:r>
      <w:r w:rsidR="00CE48ED" w:rsidRPr="00CE48ED">
        <w:rPr>
          <w:rFonts w:cs="Times New Roman"/>
          <w:noProof/>
          <w:szCs w:val="24"/>
        </w:rPr>
        <w:tab/>
        <w:t xml:space="preserve">I. P. Walek, I. M. Lamoš, and J. Jan, </w:t>
      </w:r>
      <w:r w:rsidR="00CE48ED" w:rsidRPr="00CE48ED">
        <w:rPr>
          <w:rFonts w:cs="Times New Roman"/>
          <w:i/>
          <w:iCs/>
          <w:noProof/>
          <w:szCs w:val="24"/>
        </w:rPr>
        <w:t>Analýza biomedicínských obrazů počítačová cvičení FEKT VUT v Brně Auto ři textu :</w:t>
      </w:r>
      <w:r w:rsidR="00CE48ED" w:rsidRPr="00CE48ED">
        <w:rPr>
          <w:rFonts w:cs="Times New Roman"/>
          <w:noProof/>
          <w:szCs w:val="24"/>
        </w:rPr>
        <w:t xml:space="preserve"> .</w:t>
      </w:r>
    </w:p>
    <w:p w14:paraId="48A5BA60"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2]</w:t>
      </w:r>
      <w:r w:rsidRPr="00CE48ED">
        <w:rPr>
          <w:rFonts w:cs="Times New Roman"/>
          <w:noProof/>
          <w:szCs w:val="24"/>
        </w:rPr>
        <w:tab/>
        <w:t xml:space="preserve">J. Jan, </w:t>
      </w:r>
      <w:r w:rsidRPr="00CE48ED">
        <w:rPr>
          <w:rFonts w:cs="Times New Roman"/>
          <w:i/>
          <w:iCs/>
          <w:noProof/>
          <w:szCs w:val="24"/>
        </w:rPr>
        <w:t>Medical Image Processing , Reconstruction and Restoration Concepts and Methods</w:t>
      </w:r>
      <w:r w:rsidRPr="00CE48ED">
        <w:rPr>
          <w:rFonts w:cs="Times New Roman"/>
          <w:noProof/>
          <w:szCs w:val="24"/>
        </w:rPr>
        <w:t>. 2006.</w:t>
      </w:r>
    </w:p>
    <w:p w14:paraId="18EBCFFE"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3]</w:t>
      </w:r>
      <w:r w:rsidRPr="00CE48ED">
        <w:rPr>
          <w:rFonts w:cs="Times New Roman"/>
          <w:noProof/>
          <w:szCs w:val="24"/>
        </w:rPr>
        <w:tab/>
        <w:t xml:space="preserve">Z. Wei, J. Wang, H. Nichol, S. Wiebe, and D. Chapman, “A median-Gaussian filtering framework for Moiré pattern noise removal from X-ray microscopy image,” </w:t>
      </w:r>
      <w:r w:rsidRPr="00CE48ED">
        <w:rPr>
          <w:rFonts w:cs="Times New Roman"/>
          <w:i/>
          <w:iCs/>
          <w:noProof/>
          <w:szCs w:val="24"/>
        </w:rPr>
        <w:t>Micron</w:t>
      </w:r>
      <w:r w:rsidRPr="00CE48ED">
        <w:rPr>
          <w:rFonts w:cs="Times New Roman"/>
          <w:noProof/>
          <w:szCs w:val="24"/>
        </w:rPr>
        <w:t>, vol. 43, no. 2–3, pp. 170–176, 2012.</w:t>
      </w:r>
    </w:p>
    <w:p w14:paraId="2996F1F5"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4]</w:t>
      </w:r>
      <w:r w:rsidRPr="00CE48ED">
        <w:rPr>
          <w:rFonts w:cs="Times New Roman"/>
          <w:noProof/>
          <w:szCs w:val="24"/>
        </w:rPr>
        <w:tab/>
        <w:t>J. Jan, “Číslicová Filtrace, Analýza a Restaurace Signálů.” p. 427, 2002.</w:t>
      </w:r>
    </w:p>
    <w:p w14:paraId="1ECCFDB3"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5]</w:t>
      </w:r>
      <w:r w:rsidRPr="00CE48ED">
        <w:rPr>
          <w:rFonts w:cs="Times New Roman"/>
          <w:noProof/>
          <w:szCs w:val="24"/>
        </w:rPr>
        <w:tab/>
        <w:t xml:space="preserve">R. Szeliski, “Computer Vision : Algorithms and Applications,” </w:t>
      </w:r>
      <w:r w:rsidRPr="00CE48ED">
        <w:rPr>
          <w:rFonts w:cs="Times New Roman"/>
          <w:i/>
          <w:iCs/>
          <w:noProof/>
          <w:szCs w:val="24"/>
        </w:rPr>
        <w:t>Computer (Long. Beach. Calif).</w:t>
      </w:r>
      <w:r w:rsidRPr="00CE48ED">
        <w:rPr>
          <w:rFonts w:cs="Times New Roman"/>
          <w:noProof/>
          <w:szCs w:val="24"/>
        </w:rPr>
        <w:t>, vol. 5, p. 832, 2010.</w:t>
      </w:r>
    </w:p>
    <w:p w14:paraId="392D909F"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6]</w:t>
      </w:r>
      <w:r w:rsidRPr="00CE48ED">
        <w:rPr>
          <w:rFonts w:cs="Times New Roman"/>
          <w:noProof/>
          <w:szCs w:val="24"/>
        </w:rPr>
        <w:tab/>
        <w:t xml:space="preserve">K. Mikolajczyk and C. Schmid, “Scale &amp; affine invariant interest point detectors,” </w:t>
      </w:r>
      <w:r w:rsidRPr="00CE48ED">
        <w:rPr>
          <w:rFonts w:cs="Times New Roman"/>
          <w:i/>
          <w:iCs/>
          <w:noProof/>
          <w:szCs w:val="24"/>
        </w:rPr>
        <w:t>Int. J. Comput. Vis.</w:t>
      </w:r>
      <w:r w:rsidRPr="00CE48ED">
        <w:rPr>
          <w:rFonts w:cs="Times New Roman"/>
          <w:noProof/>
          <w:szCs w:val="24"/>
        </w:rPr>
        <w:t>, vol. 60, no. 1, pp. 63–86, 2004.</w:t>
      </w:r>
    </w:p>
    <w:p w14:paraId="24120060"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7]</w:t>
      </w:r>
      <w:r w:rsidRPr="00CE48ED">
        <w:rPr>
          <w:rFonts w:cs="Times New Roman"/>
          <w:noProof/>
          <w:szCs w:val="24"/>
        </w:rPr>
        <w:tab/>
        <w:t xml:space="preserve">C. Harris and M. Stephens, “A Combined Corner and Edge Detector,” </w:t>
      </w:r>
      <w:r w:rsidRPr="00CE48ED">
        <w:rPr>
          <w:rFonts w:cs="Times New Roman"/>
          <w:i/>
          <w:iCs/>
          <w:noProof/>
          <w:szCs w:val="24"/>
        </w:rPr>
        <w:t>Procedings Alvey Vis. Conf. 1988</w:t>
      </w:r>
      <w:r w:rsidRPr="00CE48ED">
        <w:rPr>
          <w:rFonts w:cs="Times New Roman"/>
          <w:noProof/>
          <w:szCs w:val="24"/>
        </w:rPr>
        <w:t>, pp. 147–151, 1988.</w:t>
      </w:r>
    </w:p>
    <w:p w14:paraId="61A529D5"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8]</w:t>
      </w:r>
      <w:r w:rsidRPr="00CE48ED">
        <w:rPr>
          <w:rFonts w:cs="Times New Roman"/>
          <w:noProof/>
          <w:szCs w:val="24"/>
        </w:rPr>
        <w:tab/>
        <w:t xml:space="preserve">D. G. Lowe, “Distinctive image features from scale-invariant keypoints,” </w:t>
      </w:r>
      <w:r w:rsidRPr="00CE48ED">
        <w:rPr>
          <w:rFonts w:cs="Times New Roman"/>
          <w:i/>
          <w:iCs/>
          <w:noProof/>
          <w:szCs w:val="24"/>
        </w:rPr>
        <w:t>Int. J. Comput. Vis.</w:t>
      </w:r>
      <w:r w:rsidRPr="00CE48ED">
        <w:rPr>
          <w:rFonts w:cs="Times New Roman"/>
          <w:noProof/>
          <w:szCs w:val="24"/>
        </w:rPr>
        <w:t>, vol. 60, no. 2, pp. 91–110, Nov. 2004.</w:t>
      </w:r>
    </w:p>
    <w:p w14:paraId="1842AABF"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9]</w:t>
      </w:r>
      <w:r w:rsidRPr="00CE48ED">
        <w:rPr>
          <w:rFonts w:cs="Times New Roman"/>
          <w:noProof/>
          <w:szCs w:val="24"/>
        </w:rPr>
        <w:tab/>
        <w:t xml:space="preserve">S. Smith and J. Brady, “SUSAN—a new approach to low level image processing,” </w:t>
      </w:r>
      <w:r w:rsidRPr="00CE48ED">
        <w:rPr>
          <w:rFonts w:cs="Times New Roman"/>
          <w:i/>
          <w:iCs/>
          <w:noProof/>
          <w:szCs w:val="24"/>
        </w:rPr>
        <w:t>Int. J. Comput. Vis.</w:t>
      </w:r>
      <w:r w:rsidRPr="00CE48ED">
        <w:rPr>
          <w:rFonts w:cs="Times New Roman"/>
          <w:noProof/>
          <w:szCs w:val="24"/>
        </w:rPr>
        <w:t>, vol. 23, no. 1, pp. 45–78, 1997.</w:t>
      </w:r>
    </w:p>
    <w:p w14:paraId="509D171C"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10]</w:t>
      </w:r>
      <w:r w:rsidRPr="00CE48ED">
        <w:rPr>
          <w:rFonts w:cs="Times New Roman"/>
          <w:noProof/>
          <w:szCs w:val="24"/>
        </w:rPr>
        <w:tab/>
        <w:t xml:space="preserve">E. Rosten and T. Drummond, “Machine learning for high-speed corner detection,” </w:t>
      </w:r>
      <w:r w:rsidRPr="00CE48ED">
        <w:rPr>
          <w:rFonts w:cs="Times New Roman"/>
          <w:i/>
          <w:iCs/>
          <w:noProof/>
          <w:szCs w:val="24"/>
        </w:rPr>
        <w:t>Lect. Notes Comput. Sci. (including Subser. Lect. Notes Artif. Intell. Lect. Notes Bioinformatics)</w:t>
      </w:r>
      <w:r w:rsidRPr="00CE48ED">
        <w:rPr>
          <w:rFonts w:cs="Times New Roman"/>
          <w:noProof/>
          <w:szCs w:val="24"/>
        </w:rPr>
        <w:t>, vol. 3951 LNCS, pp. 430–443, 2006.</w:t>
      </w:r>
    </w:p>
    <w:p w14:paraId="358C7014"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11]</w:t>
      </w:r>
      <w:r w:rsidRPr="00CE48ED">
        <w:rPr>
          <w:rFonts w:cs="Times New Roman"/>
          <w:noProof/>
          <w:szCs w:val="24"/>
        </w:rPr>
        <w:tab/>
        <w:t xml:space="preserve">"Elmar Mair, G. D. Hager, D. Burschka, M. Suppa, and G. Hirzinger", “Adaptive and Generic Corner Detection Based on the Accelerated Segment Test",” </w:t>
      </w:r>
      <w:r w:rsidRPr="00CE48ED">
        <w:rPr>
          <w:rFonts w:cs="Times New Roman"/>
          <w:i/>
          <w:iCs/>
          <w:noProof/>
          <w:szCs w:val="24"/>
        </w:rPr>
        <w:t>“European Conf. Comput. Vis. (ECCV’10),”</w:t>
      </w:r>
      <w:r w:rsidRPr="00CE48ED">
        <w:rPr>
          <w:rFonts w:cs="Times New Roman"/>
          <w:noProof/>
          <w:szCs w:val="24"/>
        </w:rPr>
        <w:t xml:space="preserve"> pp. 1–14.</w:t>
      </w:r>
    </w:p>
    <w:p w14:paraId="67B4801C"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12]</w:t>
      </w:r>
      <w:r w:rsidRPr="00CE48ED">
        <w:rPr>
          <w:rFonts w:cs="Times New Roman"/>
          <w:noProof/>
          <w:szCs w:val="24"/>
        </w:rPr>
        <w:tab/>
        <w:t xml:space="preserve">T. Kadir and M. Brady, “Scale Saliency: a novel approach to salient feature and scale selection,” </w:t>
      </w:r>
      <w:r w:rsidRPr="00CE48ED">
        <w:rPr>
          <w:rFonts w:cs="Times New Roman"/>
          <w:i/>
          <w:iCs/>
          <w:noProof/>
          <w:szCs w:val="24"/>
        </w:rPr>
        <w:t>Vis. Inf. Eng.</w:t>
      </w:r>
      <w:r w:rsidRPr="00CE48ED">
        <w:rPr>
          <w:rFonts w:cs="Times New Roman"/>
          <w:noProof/>
          <w:szCs w:val="24"/>
        </w:rPr>
        <w:t>, pp. 25–28, 2003.</w:t>
      </w:r>
    </w:p>
    <w:p w14:paraId="12A3B201"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13]</w:t>
      </w:r>
      <w:r w:rsidRPr="00CE48ED">
        <w:rPr>
          <w:rFonts w:cs="Times New Roman"/>
          <w:noProof/>
          <w:szCs w:val="24"/>
        </w:rPr>
        <w:tab/>
        <w:t xml:space="preserve">H. Bay, T. Tuytelaars, and L. Van Gool, “SURF: Speeded up robust features,” </w:t>
      </w:r>
      <w:r w:rsidRPr="00CE48ED">
        <w:rPr>
          <w:rFonts w:cs="Times New Roman"/>
          <w:i/>
          <w:iCs/>
          <w:noProof/>
          <w:szCs w:val="24"/>
        </w:rPr>
        <w:t>Lect. Notes Comput. Sci. (including Subser. Lect. Notes Artif. Intell. Lect. Notes Bioinformatics)</w:t>
      </w:r>
      <w:r w:rsidRPr="00CE48ED">
        <w:rPr>
          <w:rFonts w:cs="Times New Roman"/>
          <w:noProof/>
          <w:szCs w:val="24"/>
        </w:rPr>
        <w:t>, vol. 3951 LNCS, pp. 404–417, 2006.</w:t>
      </w:r>
    </w:p>
    <w:p w14:paraId="2CF07F32"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14]</w:t>
      </w:r>
      <w:r w:rsidRPr="00CE48ED">
        <w:rPr>
          <w:rFonts w:cs="Times New Roman"/>
          <w:noProof/>
          <w:szCs w:val="24"/>
        </w:rPr>
        <w:tab/>
        <w:t xml:space="preserve">M. Calonder, V. Lepetit, C. Strecha, and P. Fua, “BRIEF: Binary robust independent elementary features,” </w:t>
      </w:r>
      <w:r w:rsidRPr="00CE48ED">
        <w:rPr>
          <w:rFonts w:cs="Times New Roman"/>
          <w:i/>
          <w:iCs/>
          <w:noProof/>
          <w:szCs w:val="24"/>
        </w:rPr>
        <w:t>Lect. Notes Comput. Sci. (including Subser. Lect. Notes Artif. Intell. Lect. Notes Bioinformatics)</w:t>
      </w:r>
      <w:r w:rsidRPr="00CE48ED">
        <w:rPr>
          <w:rFonts w:cs="Times New Roman"/>
          <w:noProof/>
          <w:szCs w:val="24"/>
        </w:rPr>
        <w:t>, vol. 6314 LNCS, no. PART 4, pp. 778–792, 2010.</w:t>
      </w:r>
    </w:p>
    <w:p w14:paraId="214C68CC"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15]</w:t>
      </w:r>
      <w:r w:rsidRPr="00CE48ED">
        <w:rPr>
          <w:rFonts w:cs="Times New Roman"/>
          <w:noProof/>
          <w:szCs w:val="24"/>
        </w:rPr>
        <w:tab/>
        <w:t xml:space="preserve">M. Norouzi, D. J. D. D. J. Fleet, R. Salakhutdinov, and D. M. Blei, “Hamming distance metric learning,” </w:t>
      </w:r>
      <w:r w:rsidRPr="00CE48ED">
        <w:rPr>
          <w:rFonts w:cs="Times New Roman"/>
          <w:i/>
          <w:iCs/>
          <w:noProof/>
          <w:szCs w:val="24"/>
        </w:rPr>
        <w:t>Adv. Neural Inf. Process. Syst.</w:t>
      </w:r>
      <w:r w:rsidRPr="00CE48ED">
        <w:rPr>
          <w:rFonts w:cs="Times New Roman"/>
          <w:noProof/>
          <w:szCs w:val="24"/>
        </w:rPr>
        <w:t>, pp. 1–9, 2012.</w:t>
      </w:r>
    </w:p>
    <w:p w14:paraId="0B5D2677"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16]</w:t>
      </w:r>
      <w:r w:rsidRPr="00CE48ED">
        <w:rPr>
          <w:rFonts w:cs="Times New Roman"/>
          <w:noProof/>
          <w:szCs w:val="24"/>
        </w:rPr>
        <w:tab/>
        <w:t xml:space="preserve">K. Mikolajczyk, K. Mikolajczyk, C. Schmid, and C. Schmid, “A performance evaluation of local descriptors,” </w:t>
      </w:r>
      <w:r w:rsidRPr="00CE48ED">
        <w:rPr>
          <w:rFonts w:cs="Times New Roman"/>
          <w:i/>
          <w:iCs/>
          <w:noProof/>
          <w:szCs w:val="24"/>
        </w:rPr>
        <w:t>IEEE Trans. Pattern Anal. Mach. Intell.</w:t>
      </w:r>
      <w:r w:rsidRPr="00CE48ED">
        <w:rPr>
          <w:rFonts w:cs="Times New Roman"/>
          <w:noProof/>
          <w:szCs w:val="24"/>
        </w:rPr>
        <w:t>, vol. 27, no. 10, pp. 1615–1630, 2005.</w:t>
      </w:r>
    </w:p>
    <w:p w14:paraId="0F995A3B"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17]</w:t>
      </w:r>
      <w:r w:rsidRPr="00CE48ED">
        <w:rPr>
          <w:rFonts w:cs="Times New Roman"/>
          <w:noProof/>
          <w:szCs w:val="24"/>
        </w:rPr>
        <w:tab/>
        <w:t xml:space="preserve">B. Moore, “Principal component analysis in linear systems: Controllability, observability, and model reduction,” </w:t>
      </w:r>
      <w:r w:rsidRPr="00CE48ED">
        <w:rPr>
          <w:rFonts w:cs="Times New Roman"/>
          <w:i/>
          <w:iCs/>
          <w:noProof/>
          <w:szCs w:val="24"/>
        </w:rPr>
        <w:t>IEEE Trans. Automat. Contr.</w:t>
      </w:r>
      <w:r w:rsidRPr="00CE48ED">
        <w:rPr>
          <w:rFonts w:cs="Times New Roman"/>
          <w:noProof/>
          <w:szCs w:val="24"/>
        </w:rPr>
        <w:t>, vol. 26, no. 1, pp. 17–32, 1981.</w:t>
      </w:r>
    </w:p>
    <w:p w14:paraId="0927495A"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18]</w:t>
      </w:r>
      <w:r w:rsidRPr="00CE48ED">
        <w:rPr>
          <w:rFonts w:cs="Times New Roman"/>
          <w:noProof/>
          <w:szCs w:val="24"/>
        </w:rPr>
        <w:tab/>
        <w:t xml:space="preserve">D. M. Blei, B. B. Edu, A. Y. Ng, A. S. Edu, M. I. Jordan, and J. B. Edu, “Latent Dirichlet Allocation,” </w:t>
      </w:r>
      <w:r w:rsidRPr="00CE48ED">
        <w:rPr>
          <w:rFonts w:cs="Times New Roman"/>
          <w:i/>
          <w:iCs/>
          <w:noProof/>
          <w:szCs w:val="24"/>
        </w:rPr>
        <w:t>J. Mach. Learn. Res.</w:t>
      </w:r>
      <w:r w:rsidRPr="00CE48ED">
        <w:rPr>
          <w:rFonts w:cs="Times New Roman"/>
          <w:noProof/>
          <w:szCs w:val="24"/>
        </w:rPr>
        <w:t>, vol. 3, pp. 993–1022, 2003.</w:t>
      </w:r>
    </w:p>
    <w:p w14:paraId="4335B2D9"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19]</w:t>
      </w:r>
      <w:r w:rsidRPr="00CE48ED">
        <w:rPr>
          <w:rFonts w:cs="Times New Roman"/>
          <w:noProof/>
          <w:szCs w:val="24"/>
        </w:rPr>
        <w:tab/>
        <w:t>L. S. Hashing, “Locality-Sensitive Hashing,” pp. 1–6, 2014.</w:t>
      </w:r>
    </w:p>
    <w:p w14:paraId="7E1B0EA9"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20]</w:t>
      </w:r>
      <w:r w:rsidRPr="00CE48ED">
        <w:rPr>
          <w:rFonts w:cs="Times New Roman"/>
          <w:noProof/>
          <w:szCs w:val="24"/>
        </w:rPr>
        <w:tab/>
        <w:t xml:space="preserve">R. A. Horn and C. R. Johnson, </w:t>
      </w:r>
      <w:r w:rsidRPr="00CE48ED">
        <w:rPr>
          <w:rFonts w:cs="Times New Roman"/>
          <w:i/>
          <w:iCs/>
          <w:noProof/>
          <w:szCs w:val="24"/>
        </w:rPr>
        <w:t>Matrix Analysis:</w:t>
      </w:r>
      <w:r w:rsidRPr="00CE48ED">
        <w:rPr>
          <w:rFonts w:cs="Times New Roman"/>
          <w:noProof/>
          <w:szCs w:val="24"/>
        </w:rPr>
        <w:t>, 2nd ed. Cambridge: Cambridge University Press, 2012.</w:t>
      </w:r>
    </w:p>
    <w:p w14:paraId="6F0E75CF" w14:textId="77777777" w:rsidR="00CE48ED" w:rsidRPr="00CE48ED" w:rsidRDefault="00CE48ED" w:rsidP="00CE48ED">
      <w:pPr>
        <w:widowControl w:val="0"/>
        <w:autoSpaceDE w:val="0"/>
        <w:autoSpaceDN w:val="0"/>
        <w:adjustRightInd w:val="0"/>
        <w:spacing w:line="240" w:lineRule="auto"/>
        <w:ind w:left="640" w:hanging="640"/>
        <w:rPr>
          <w:rFonts w:cs="Times New Roman"/>
          <w:noProof/>
          <w:szCs w:val="24"/>
        </w:rPr>
      </w:pPr>
      <w:r w:rsidRPr="00CE48ED">
        <w:rPr>
          <w:rFonts w:cs="Times New Roman"/>
          <w:noProof/>
          <w:szCs w:val="24"/>
        </w:rPr>
        <w:t>[21]</w:t>
      </w:r>
      <w:r w:rsidRPr="00CE48ED">
        <w:rPr>
          <w:rFonts w:cs="Times New Roman"/>
          <w:noProof/>
          <w:szCs w:val="24"/>
        </w:rPr>
        <w:tab/>
        <w:t xml:space="preserve">T. Edwards, “Discrete Wavelet Transforms : Theory and Implementation 1 Introduction 2 A Brief Discussion of Wavelets,” </w:t>
      </w:r>
      <w:r w:rsidRPr="00CE48ED">
        <w:rPr>
          <w:rFonts w:cs="Times New Roman"/>
          <w:i/>
          <w:iCs/>
          <w:noProof/>
          <w:szCs w:val="24"/>
        </w:rPr>
        <w:t>Computer (Long. Beach. Calif).</w:t>
      </w:r>
      <w:r w:rsidRPr="00CE48ED">
        <w:rPr>
          <w:rFonts w:cs="Times New Roman"/>
          <w:noProof/>
          <w:szCs w:val="24"/>
        </w:rPr>
        <w:t>, no. September, pp. 1–27, 1991.</w:t>
      </w:r>
    </w:p>
    <w:p w14:paraId="18CA6F54" w14:textId="77777777" w:rsidR="00CE48ED" w:rsidRPr="00CE48ED" w:rsidRDefault="00CE48ED" w:rsidP="00CE48ED">
      <w:pPr>
        <w:widowControl w:val="0"/>
        <w:autoSpaceDE w:val="0"/>
        <w:autoSpaceDN w:val="0"/>
        <w:adjustRightInd w:val="0"/>
        <w:spacing w:line="240" w:lineRule="auto"/>
        <w:ind w:left="640" w:hanging="640"/>
        <w:rPr>
          <w:rFonts w:cs="Times New Roman"/>
          <w:noProof/>
        </w:rPr>
      </w:pPr>
      <w:r w:rsidRPr="00CE48ED">
        <w:rPr>
          <w:rFonts w:cs="Times New Roman"/>
          <w:noProof/>
          <w:szCs w:val="24"/>
        </w:rPr>
        <w:t>[22]</w:t>
      </w:r>
      <w:r w:rsidRPr="00CE48ED">
        <w:rPr>
          <w:rFonts w:cs="Times New Roman"/>
          <w:noProof/>
          <w:szCs w:val="24"/>
        </w:rPr>
        <w:tab/>
        <w:t xml:space="preserve">J. Mantas, “An overview of character recognition methodologies,” </w:t>
      </w:r>
      <w:r w:rsidRPr="00CE48ED">
        <w:rPr>
          <w:rFonts w:cs="Times New Roman"/>
          <w:i/>
          <w:iCs/>
          <w:noProof/>
          <w:szCs w:val="24"/>
        </w:rPr>
        <w:t>Pattern Recognit.</w:t>
      </w:r>
      <w:r w:rsidRPr="00CE48ED">
        <w:rPr>
          <w:rFonts w:cs="Times New Roman"/>
          <w:noProof/>
          <w:szCs w:val="24"/>
        </w:rPr>
        <w:t>, vol. 19, no. 6, pp. 425–430, 1986.</w:t>
      </w:r>
    </w:p>
    <w:p w14:paraId="291D9700" w14:textId="77777777" w:rsidR="0071057B" w:rsidRPr="00980D68" w:rsidRDefault="0071057B">
      <w:pPr>
        <w:spacing w:line="259" w:lineRule="auto"/>
      </w:pPr>
      <w:r w:rsidRPr="00980D68">
        <w:fldChar w:fldCharType="end"/>
      </w:r>
    </w:p>
    <w:p w14:paraId="6F36984A" w14:textId="77777777" w:rsidR="00FF0033" w:rsidRPr="00980D68" w:rsidRDefault="0071057B" w:rsidP="00EC4001">
      <w:pPr>
        <w:spacing w:line="360" w:lineRule="auto"/>
      </w:pPr>
      <w:r w:rsidRPr="00980D68">
        <w:br w:type="page"/>
      </w:r>
    </w:p>
    <w:p w14:paraId="1C7D3F0E" w14:textId="77777777" w:rsidR="00F629A1" w:rsidRPr="00980D68" w:rsidRDefault="00FF0033" w:rsidP="00DC1818">
      <w:pPr>
        <w:pStyle w:val="Nadpis1"/>
      </w:pPr>
      <w:bookmarkStart w:id="92" w:name="_Toc470026129"/>
      <w:bookmarkStart w:id="93" w:name="_Toc470027009"/>
      <w:r w:rsidRPr="00980D68">
        <w:t>SEZNAM ZKRATEK A PŘÍLOH</w:t>
      </w:r>
      <w:bookmarkEnd w:id="92"/>
      <w:bookmarkEnd w:id="93"/>
    </w:p>
    <w:p w14:paraId="0BE8AC6B" w14:textId="77777777" w:rsidR="00FF0033" w:rsidRPr="00980D68" w:rsidRDefault="00FF0033" w:rsidP="00DC1818">
      <w:pPr>
        <w:pStyle w:val="Nadpis2"/>
      </w:pPr>
      <w:bookmarkStart w:id="94" w:name="_Toc470026130"/>
      <w:bookmarkStart w:id="95" w:name="_Toc470027010"/>
      <w:r w:rsidRPr="00980D68">
        <w:t>Seznam zkratek</w:t>
      </w:r>
      <w:bookmarkEnd w:id="94"/>
      <w:bookmarkEnd w:id="95"/>
    </w:p>
    <w:p w14:paraId="782B3E6A" w14:textId="77777777" w:rsidR="00FF0033" w:rsidRPr="00980D68" w:rsidRDefault="000015E1" w:rsidP="00F629A1">
      <w:r w:rsidRPr="00980D68">
        <w:t>LoG – Laplacian of Gaussian</w:t>
      </w:r>
    </w:p>
    <w:p w14:paraId="2E065588" w14:textId="77777777" w:rsidR="000015E1" w:rsidRPr="00980D68" w:rsidRDefault="000015E1" w:rsidP="00F629A1">
      <w:r w:rsidRPr="00980D68">
        <w:t>DoG – Difference of Gaussian</w:t>
      </w:r>
    </w:p>
    <w:p w14:paraId="440C00F9" w14:textId="77777777" w:rsidR="005A723C" w:rsidRPr="00980D68" w:rsidRDefault="005A723C" w:rsidP="00F629A1">
      <w:r w:rsidRPr="00980D68">
        <w:t>FAST - Feature from Accelerated Segment Test</w:t>
      </w:r>
    </w:p>
    <w:p w14:paraId="1B8E1DA3" w14:textId="77777777" w:rsidR="000015E1" w:rsidRPr="00980D68" w:rsidRDefault="000015E1" w:rsidP="00F629A1">
      <w:r w:rsidRPr="00980D68">
        <w:t>SIFT</w:t>
      </w:r>
      <w:r w:rsidR="005803A8" w:rsidRPr="00980D68">
        <w:t xml:space="preserve"> - Scale Invariant Feature transform</w:t>
      </w:r>
    </w:p>
    <w:p w14:paraId="3613AD23" w14:textId="77777777" w:rsidR="000015E1" w:rsidRPr="00980D68" w:rsidRDefault="000015E1" w:rsidP="00F629A1">
      <w:r w:rsidRPr="00980D68">
        <w:t>SURF - Speeded-Up Robust Features</w:t>
      </w:r>
    </w:p>
    <w:p w14:paraId="2BE5F706" w14:textId="77777777" w:rsidR="005803A8" w:rsidRPr="00980D68" w:rsidRDefault="005803A8" w:rsidP="00F629A1">
      <w:r w:rsidRPr="00980D68">
        <w:t>BRIEF – Binary Robust Independent Elementary Features</w:t>
      </w:r>
    </w:p>
    <w:p w14:paraId="30427CD1" w14:textId="77777777" w:rsidR="00FF0033" w:rsidRPr="00980D68" w:rsidRDefault="005803A8" w:rsidP="00F629A1">
      <w:r w:rsidRPr="00980D68">
        <w:t>BRISK – Binary Robust Invariant Scalable Keypoints</w:t>
      </w:r>
    </w:p>
    <w:sectPr w:rsidR="00FF0033" w:rsidRPr="00980D68" w:rsidSect="001B768B">
      <w:footerReference w:type="default" r:id="rId29"/>
      <w:pgSz w:w="11906" w:h="16838"/>
      <w:pgMar w:top="1417" w:right="1417" w:bottom="1417" w:left="1417"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96CB8C" w14:textId="77777777" w:rsidR="00DC61DB" w:rsidRDefault="00DC61DB" w:rsidP="001B768B">
      <w:pPr>
        <w:spacing w:after="0" w:line="240" w:lineRule="auto"/>
      </w:pPr>
      <w:r>
        <w:separator/>
      </w:r>
    </w:p>
  </w:endnote>
  <w:endnote w:type="continuationSeparator" w:id="0">
    <w:p w14:paraId="2FE62EEF" w14:textId="77777777" w:rsidR="00DC61DB" w:rsidRDefault="00DC61DB" w:rsidP="001B768B">
      <w:pPr>
        <w:spacing w:after="0" w:line="240" w:lineRule="auto"/>
      </w:pPr>
      <w:r>
        <w:continuationSeparator/>
      </w:r>
    </w:p>
  </w:endnote>
  <w:endnote w:type="continuationNotice" w:id="1">
    <w:p w14:paraId="10E02108" w14:textId="77777777" w:rsidR="00DC61DB" w:rsidRDefault="00DC61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31160B" w14:textId="77777777" w:rsidR="00472AE3" w:rsidRDefault="00472AE3">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14:paraId="01BB3D63" w14:textId="6B82EBF2" w:rsidR="00947848" w:rsidRDefault="00947848">
        <w:pPr>
          <w:pStyle w:val="Zpat"/>
          <w:jc w:val="center"/>
        </w:pPr>
        <w:r>
          <w:fldChar w:fldCharType="begin"/>
        </w:r>
        <w:r>
          <w:instrText>PAGE   \* MERGEFORMAT</w:instrText>
        </w:r>
        <w:r>
          <w:fldChar w:fldCharType="separate"/>
        </w:r>
        <w:r w:rsidR="00472AE3">
          <w:rPr>
            <w:noProof/>
          </w:rPr>
          <w:t>22</w:t>
        </w:r>
        <w:r>
          <w:fldChar w:fldCharType="end"/>
        </w:r>
      </w:p>
    </w:sdtContent>
  </w:sdt>
  <w:p w14:paraId="072EC22E" w14:textId="77777777" w:rsidR="00947848" w:rsidRDefault="00947848">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FCC49D" w14:textId="77777777" w:rsidR="00DC61DB" w:rsidRDefault="00DC61DB" w:rsidP="001B768B">
      <w:pPr>
        <w:spacing w:after="0" w:line="240" w:lineRule="auto"/>
      </w:pPr>
      <w:r>
        <w:separator/>
      </w:r>
    </w:p>
  </w:footnote>
  <w:footnote w:type="continuationSeparator" w:id="0">
    <w:p w14:paraId="4F059914" w14:textId="77777777" w:rsidR="00DC61DB" w:rsidRDefault="00DC61DB" w:rsidP="001B768B">
      <w:pPr>
        <w:spacing w:after="0" w:line="240" w:lineRule="auto"/>
      </w:pPr>
      <w:r>
        <w:continuationSeparator/>
      </w:r>
    </w:p>
  </w:footnote>
  <w:footnote w:type="continuationNotice" w:id="1">
    <w:p w14:paraId="209C0557" w14:textId="77777777" w:rsidR="00DC61DB" w:rsidRDefault="00DC61D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47A184" w14:textId="77777777" w:rsidR="00472AE3" w:rsidRDefault="00472AE3">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Nadpis1"/>
      <w:lvlText w:val="%1"/>
      <w:lvlJc w:val="left"/>
      <w:pPr>
        <w:ind w:left="2984" w:hanging="432"/>
      </w:pPr>
    </w:lvl>
    <w:lvl w:ilvl="1">
      <w:start w:val="1"/>
      <w:numFmt w:val="decimal"/>
      <w:pStyle w:val="Nadpis2"/>
      <w:lvlText w:val="%1.%2"/>
      <w:lvlJc w:val="left"/>
      <w:pPr>
        <w:ind w:left="2016" w:hanging="576"/>
      </w:pPr>
    </w:lvl>
    <w:lvl w:ilvl="2">
      <w:start w:val="1"/>
      <w:numFmt w:val="decimal"/>
      <w:pStyle w:val="Nadpis3"/>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Nzev"/>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2BF"/>
    <w:rsid w:val="000015E1"/>
    <w:rsid w:val="000207AF"/>
    <w:rsid w:val="0002396B"/>
    <w:rsid w:val="000247BE"/>
    <w:rsid w:val="00042200"/>
    <w:rsid w:val="00053ED1"/>
    <w:rsid w:val="000B058C"/>
    <w:rsid w:val="000C3A94"/>
    <w:rsid w:val="000D12B0"/>
    <w:rsid w:val="000D1659"/>
    <w:rsid w:val="000E24FD"/>
    <w:rsid w:val="000F657D"/>
    <w:rsid w:val="000F69E1"/>
    <w:rsid w:val="001158F6"/>
    <w:rsid w:val="00134C09"/>
    <w:rsid w:val="00141AD1"/>
    <w:rsid w:val="00151F04"/>
    <w:rsid w:val="00187975"/>
    <w:rsid w:val="00192610"/>
    <w:rsid w:val="00196495"/>
    <w:rsid w:val="001A2B04"/>
    <w:rsid w:val="001B36D1"/>
    <w:rsid w:val="001B5BBD"/>
    <w:rsid w:val="001B768B"/>
    <w:rsid w:val="001D0B1B"/>
    <w:rsid w:val="001D328B"/>
    <w:rsid w:val="001E4A67"/>
    <w:rsid w:val="001E6398"/>
    <w:rsid w:val="001F4CB1"/>
    <w:rsid w:val="001F6C8D"/>
    <w:rsid w:val="002229B5"/>
    <w:rsid w:val="002E110C"/>
    <w:rsid w:val="002F13E2"/>
    <w:rsid w:val="002F5D82"/>
    <w:rsid w:val="00316F6D"/>
    <w:rsid w:val="00330508"/>
    <w:rsid w:val="00345A23"/>
    <w:rsid w:val="0035167E"/>
    <w:rsid w:val="0037630B"/>
    <w:rsid w:val="0037649D"/>
    <w:rsid w:val="003929D6"/>
    <w:rsid w:val="003B1790"/>
    <w:rsid w:val="003B66AC"/>
    <w:rsid w:val="003C4666"/>
    <w:rsid w:val="003C55D4"/>
    <w:rsid w:val="003D63BF"/>
    <w:rsid w:val="004063C3"/>
    <w:rsid w:val="00406FDB"/>
    <w:rsid w:val="004229E3"/>
    <w:rsid w:val="00443501"/>
    <w:rsid w:val="00446843"/>
    <w:rsid w:val="00452F02"/>
    <w:rsid w:val="00463A07"/>
    <w:rsid w:val="004676B4"/>
    <w:rsid w:val="00472AE3"/>
    <w:rsid w:val="004827C7"/>
    <w:rsid w:val="004864A9"/>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A25A0"/>
    <w:rsid w:val="005A723C"/>
    <w:rsid w:val="005B0BAA"/>
    <w:rsid w:val="005C1A74"/>
    <w:rsid w:val="005F76C3"/>
    <w:rsid w:val="0064059E"/>
    <w:rsid w:val="006533F0"/>
    <w:rsid w:val="00692BF3"/>
    <w:rsid w:val="006A476D"/>
    <w:rsid w:val="006C06F4"/>
    <w:rsid w:val="006C468D"/>
    <w:rsid w:val="006E0B61"/>
    <w:rsid w:val="006F0939"/>
    <w:rsid w:val="006F78FC"/>
    <w:rsid w:val="0071057B"/>
    <w:rsid w:val="0071711C"/>
    <w:rsid w:val="007227BE"/>
    <w:rsid w:val="00723843"/>
    <w:rsid w:val="00723AFE"/>
    <w:rsid w:val="007312DC"/>
    <w:rsid w:val="00731475"/>
    <w:rsid w:val="00770194"/>
    <w:rsid w:val="00776A25"/>
    <w:rsid w:val="0079105D"/>
    <w:rsid w:val="007C086A"/>
    <w:rsid w:val="007D1747"/>
    <w:rsid w:val="007E1142"/>
    <w:rsid w:val="007E373F"/>
    <w:rsid w:val="00802138"/>
    <w:rsid w:val="0081248E"/>
    <w:rsid w:val="00864A57"/>
    <w:rsid w:val="0089226F"/>
    <w:rsid w:val="008B487C"/>
    <w:rsid w:val="008C51FA"/>
    <w:rsid w:val="008C5ED3"/>
    <w:rsid w:val="008E0A01"/>
    <w:rsid w:val="008E15F1"/>
    <w:rsid w:val="008E2387"/>
    <w:rsid w:val="008E23F8"/>
    <w:rsid w:val="008E75AA"/>
    <w:rsid w:val="009009DB"/>
    <w:rsid w:val="00901002"/>
    <w:rsid w:val="0090402A"/>
    <w:rsid w:val="00940D59"/>
    <w:rsid w:val="00944698"/>
    <w:rsid w:val="00947848"/>
    <w:rsid w:val="00980D68"/>
    <w:rsid w:val="009D3147"/>
    <w:rsid w:val="009F606E"/>
    <w:rsid w:val="00A15546"/>
    <w:rsid w:val="00A2002A"/>
    <w:rsid w:val="00A2559F"/>
    <w:rsid w:val="00A35C9A"/>
    <w:rsid w:val="00A370A0"/>
    <w:rsid w:val="00A55254"/>
    <w:rsid w:val="00A57DD2"/>
    <w:rsid w:val="00AB36EE"/>
    <w:rsid w:val="00AB4A21"/>
    <w:rsid w:val="00AC3DF8"/>
    <w:rsid w:val="00AD17E5"/>
    <w:rsid w:val="00AF44C2"/>
    <w:rsid w:val="00B51B21"/>
    <w:rsid w:val="00B52149"/>
    <w:rsid w:val="00B572BF"/>
    <w:rsid w:val="00B60DB2"/>
    <w:rsid w:val="00B82DFE"/>
    <w:rsid w:val="00B846E9"/>
    <w:rsid w:val="00BA5F1E"/>
    <w:rsid w:val="00BC491B"/>
    <w:rsid w:val="00BC4B33"/>
    <w:rsid w:val="00BD2B5E"/>
    <w:rsid w:val="00BD3167"/>
    <w:rsid w:val="00BF4074"/>
    <w:rsid w:val="00C04323"/>
    <w:rsid w:val="00C24105"/>
    <w:rsid w:val="00C62E2D"/>
    <w:rsid w:val="00C6515C"/>
    <w:rsid w:val="00C86EBD"/>
    <w:rsid w:val="00C94A4D"/>
    <w:rsid w:val="00CA5E01"/>
    <w:rsid w:val="00CC53EE"/>
    <w:rsid w:val="00CE0677"/>
    <w:rsid w:val="00CE1BFE"/>
    <w:rsid w:val="00CE48ED"/>
    <w:rsid w:val="00CE677C"/>
    <w:rsid w:val="00D222E3"/>
    <w:rsid w:val="00D52444"/>
    <w:rsid w:val="00D63169"/>
    <w:rsid w:val="00D63D85"/>
    <w:rsid w:val="00D76DB5"/>
    <w:rsid w:val="00DA6180"/>
    <w:rsid w:val="00DC1818"/>
    <w:rsid w:val="00DC61DB"/>
    <w:rsid w:val="00DE3A5C"/>
    <w:rsid w:val="00E00C64"/>
    <w:rsid w:val="00E07307"/>
    <w:rsid w:val="00E077F7"/>
    <w:rsid w:val="00E3543B"/>
    <w:rsid w:val="00E41AEC"/>
    <w:rsid w:val="00E4534C"/>
    <w:rsid w:val="00E50DFC"/>
    <w:rsid w:val="00EB6103"/>
    <w:rsid w:val="00EC2D00"/>
    <w:rsid w:val="00EC4001"/>
    <w:rsid w:val="00ED1590"/>
    <w:rsid w:val="00EF24B6"/>
    <w:rsid w:val="00EF5F0C"/>
    <w:rsid w:val="00F27757"/>
    <w:rsid w:val="00F60730"/>
    <w:rsid w:val="00F629A1"/>
    <w:rsid w:val="00F73F14"/>
    <w:rsid w:val="00FA3328"/>
    <w:rsid w:val="00FB3191"/>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630A27"/>
  <w15:chartTrackingRefBased/>
  <w15:docId w15:val="{DF363F1E-78C3-4D90-837E-6D60AB4AB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ln">
    <w:name w:val="Normal"/>
    <w:qFormat/>
    <w:rsid w:val="00134C09"/>
    <w:pPr>
      <w:spacing w:line="312" w:lineRule="auto"/>
    </w:pPr>
    <w:rPr>
      <w:rFonts w:ascii="Times New Roman" w:hAnsi="Times New Roman"/>
      <w:sz w:val="24"/>
    </w:rPr>
  </w:style>
  <w:style w:type="paragraph" w:styleId="Nadpis1">
    <w:name w:val="heading 1"/>
    <w:basedOn w:val="Normln"/>
    <w:next w:val="Normln"/>
    <w:link w:val="Nadpis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Nadpis2">
    <w:name w:val="heading 2"/>
    <w:basedOn w:val="Normln"/>
    <w:next w:val="Normln"/>
    <w:link w:val="Nadpis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Nadpis3">
    <w:name w:val="heading 3"/>
    <w:basedOn w:val="Normln"/>
    <w:next w:val="Normln"/>
    <w:link w:val="Nadpis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Nadpis4">
    <w:name w:val="heading 4"/>
    <w:basedOn w:val="Normln"/>
    <w:next w:val="Normln"/>
    <w:link w:val="Nadpis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Nadpis5">
    <w:name w:val="heading 5"/>
    <w:basedOn w:val="Normln"/>
    <w:next w:val="Normln"/>
    <w:link w:val="Nadpis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NzevChar">
    <w:name w:val="Název Char"/>
    <w:basedOn w:val="Standardnpsmoodstavce"/>
    <w:link w:val="Nzev"/>
    <w:uiPriority w:val="10"/>
    <w:rsid w:val="008E23F8"/>
    <w:rPr>
      <w:rFonts w:ascii="Times New Roman" w:eastAsiaTheme="majorEastAsia" w:hAnsi="Times New Roman" w:cstheme="majorBidi"/>
      <w:spacing w:val="-10"/>
      <w:kern w:val="28"/>
      <w:sz w:val="40"/>
      <w:szCs w:val="56"/>
    </w:rPr>
  </w:style>
  <w:style w:type="character" w:customStyle="1" w:styleId="Nadpis2Char">
    <w:name w:val="Nadpis 2 Char"/>
    <w:basedOn w:val="Standardnpsmoodstavce"/>
    <w:link w:val="Nadpis2"/>
    <w:uiPriority w:val="9"/>
    <w:rsid w:val="00F629A1"/>
    <w:rPr>
      <w:rFonts w:ascii="Times New Roman" w:eastAsiaTheme="majorEastAsia" w:hAnsi="Times New Roman" w:cstheme="majorBidi"/>
      <w:b/>
      <w:sz w:val="28"/>
      <w:szCs w:val="26"/>
    </w:rPr>
  </w:style>
  <w:style w:type="character" w:customStyle="1" w:styleId="Nadpis1Char">
    <w:name w:val="Nadpis 1 Char"/>
    <w:basedOn w:val="Standardnpsmoodstavce"/>
    <w:link w:val="Nadpis1"/>
    <w:uiPriority w:val="9"/>
    <w:rsid w:val="00DE3A5C"/>
    <w:rPr>
      <w:rFonts w:ascii="Times New Roman" w:eastAsiaTheme="majorEastAsia" w:hAnsi="Times New Roman" w:cstheme="majorBidi"/>
      <w:b/>
      <w:smallCaps/>
      <w:color w:val="000000" w:themeColor="text1"/>
      <w:sz w:val="28"/>
      <w:szCs w:val="32"/>
    </w:rPr>
  </w:style>
  <w:style w:type="character" w:customStyle="1" w:styleId="Nadpis3Char">
    <w:name w:val="Nadpis 3 Char"/>
    <w:basedOn w:val="Standardnpsmoodstavce"/>
    <w:link w:val="Nadpis3"/>
    <w:uiPriority w:val="9"/>
    <w:rsid w:val="00F629A1"/>
    <w:rPr>
      <w:rFonts w:ascii="Times New Roman" w:eastAsiaTheme="majorEastAsia" w:hAnsi="Times New Roman" w:cstheme="majorBidi"/>
      <w:sz w:val="28"/>
      <w:szCs w:val="24"/>
    </w:rPr>
  </w:style>
  <w:style w:type="character" w:styleId="Zstupntext">
    <w:name w:val="Placeholder Text"/>
    <w:basedOn w:val="Standardnpsmoodstavce"/>
    <w:uiPriority w:val="99"/>
    <w:semiHidden/>
    <w:rsid w:val="004864A9"/>
    <w:rPr>
      <w:color w:val="808080"/>
    </w:rPr>
  </w:style>
  <w:style w:type="table" w:styleId="Mkatabulky">
    <w:name w:val="Table Grid"/>
    <w:basedOn w:val="Normlntabulka"/>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B51B21"/>
    <w:pPr>
      <w:spacing w:after="200" w:line="240" w:lineRule="auto"/>
    </w:pPr>
    <w:rPr>
      <w:i/>
      <w:iCs/>
      <w:sz w:val="22"/>
      <w:szCs w:val="18"/>
    </w:rPr>
  </w:style>
  <w:style w:type="paragraph" w:styleId="Odstavecseseznamem">
    <w:name w:val="List Paragraph"/>
    <w:basedOn w:val="Normln"/>
    <w:uiPriority w:val="34"/>
    <w:qFormat/>
    <w:rsid w:val="000D1659"/>
    <w:pPr>
      <w:ind w:left="720"/>
      <w:contextualSpacing/>
    </w:pPr>
  </w:style>
  <w:style w:type="character" w:customStyle="1" w:styleId="Nadpis4Char">
    <w:name w:val="Nadpis 4 Char"/>
    <w:basedOn w:val="Standardnpsmoodstavce"/>
    <w:link w:val="Nadpis4"/>
    <w:uiPriority w:val="9"/>
    <w:rsid w:val="008E15F1"/>
    <w:rPr>
      <w:rFonts w:ascii="Times New Roman" w:eastAsiaTheme="majorEastAsia" w:hAnsi="Times New Roman" w:cstheme="majorBidi"/>
      <w:b/>
      <w:i/>
      <w:iCs/>
      <w:color w:val="000000" w:themeColor="text1"/>
      <w:sz w:val="24"/>
    </w:rPr>
  </w:style>
  <w:style w:type="character" w:customStyle="1" w:styleId="Nadpis5Char">
    <w:name w:val="Nadpis 5 Char"/>
    <w:basedOn w:val="Standardnpsmoodstavce"/>
    <w:link w:val="Nadpis5"/>
    <w:uiPriority w:val="9"/>
    <w:semiHidden/>
    <w:rsid w:val="008C5ED3"/>
    <w:rPr>
      <w:rFonts w:asciiTheme="majorHAnsi" w:eastAsiaTheme="majorEastAsia" w:hAnsiTheme="majorHAnsi" w:cstheme="majorBidi"/>
      <w:color w:val="2E74B5" w:themeColor="accent1" w:themeShade="BF"/>
      <w:sz w:val="24"/>
    </w:rPr>
  </w:style>
  <w:style w:type="character" w:customStyle="1" w:styleId="Nadpis6Char">
    <w:name w:val="Nadpis 6 Char"/>
    <w:basedOn w:val="Standardnpsmoodstavce"/>
    <w:link w:val="Nadpis6"/>
    <w:uiPriority w:val="9"/>
    <w:semiHidden/>
    <w:rsid w:val="008C5ED3"/>
    <w:rPr>
      <w:rFonts w:asciiTheme="majorHAnsi" w:eastAsiaTheme="majorEastAsia" w:hAnsiTheme="majorHAnsi" w:cstheme="majorBidi"/>
      <w:color w:val="1F4D78" w:themeColor="accent1" w:themeShade="7F"/>
      <w:sz w:val="24"/>
    </w:rPr>
  </w:style>
  <w:style w:type="character" w:customStyle="1" w:styleId="Nadpis7Char">
    <w:name w:val="Nadpis 7 Char"/>
    <w:basedOn w:val="Standardnpsmoodstavce"/>
    <w:link w:val="Nadpis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Nadpis8Char">
    <w:name w:val="Nadpis 8 Char"/>
    <w:basedOn w:val="Standardnpsmoodstavce"/>
    <w:link w:val="Nadpis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8C5ED3"/>
    <w:rPr>
      <w:rFonts w:asciiTheme="majorHAnsi" w:eastAsiaTheme="majorEastAsia" w:hAnsiTheme="majorHAnsi" w:cstheme="majorBidi"/>
      <w:i/>
      <w:iCs/>
      <w:color w:val="272727" w:themeColor="text1" w:themeTint="D8"/>
      <w:sz w:val="21"/>
      <w:szCs w:val="21"/>
    </w:rPr>
  </w:style>
  <w:style w:type="paragraph" w:styleId="Nadpisobsahu">
    <w:name w:val="TOC Heading"/>
    <w:basedOn w:val="Nadpis1"/>
    <w:next w:val="Normln"/>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Obsah1">
    <w:name w:val="toc 1"/>
    <w:basedOn w:val="Normln"/>
    <w:next w:val="Normln"/>
    <w:autoRedefine/>
    <w:uiPriority w:val="39"/>
    <w:unhideWhenUsed/>
    <w:rsid w:val="004B6F00"/>
    <w:pPr>
      <w:spacing w:after="100"/>
    </w:pPr>
  </w:style>
  <w:style w:type="paragraph" w:styleId="Obsah2">
    <w:name w:val="toc 2"/>
    <w:basedOn w:val="Normln"/>
    <w:next w:val="Normln"/>
    <w:autoRedefine/>
    <w:uiPriority w:val="39"/>
    <w:unhideWhenUsed/>
    <w:rsid w:val="004B6F00"/>
    <w:pPr>
      <w:spacing w:after="100"/>
      <w:ind w:left="240"/>
    </w:pPr>
  </w:style>
  <w:style w:type="paragraph" w:styleId="Obsah3">
    <w:name w:val="toc 3"/>
    <w:basedOn w:val="Normln"/>
    <w:next w:val="Normln"/>
    <w:autoRedefine/>
    <w:uiPriority w:val="39"/>
    <w:unhideWhenUsed/>
    <w:rsid w:val="004B6F00"/>
    <w:pPr>
      <w:spacing w:after="100"/>
      <w:ind w:left="480"/>
    </w:pPr>
  </w:style>
  <w:style w:type="character" w:styleId="Hypertextovodkaz">
    <w:name w:val="Hyperlink"/>
    <w:basedOn w:val="Standardnpsmoodstavce"/>
    <w:uiPriority w:val="99"/>
    <w:unhideWhenUsed/>
    <w:rsid w:val="004B6F00"/>
    <w:rPr>
      <w:color w:val="0563C1" w:themeColor="hyperlink"/>
      <w:u w:val="single"/>
    </w:rPr>
  </w:style>
  <w:style w:type="paragraph" w:styleId="Zhlav">
    <w:name w:val="header"/>
    <w:basedOn w:val="Normln"/>
    <w:link w:val="ZhlavChar"/>
    <w:uiPriority w:val="99"/>
    <w:unhideWhenUsed/>
    <w:rsid w:val="001B768B"/>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B768B"/>
    <w:rPr>
      <w:rFonts w:ascii="Times New Roman" w:hAnsi="Times New Roman"/>
      <w:sz w:val="24"/>
    </w:rPr>
  </w:style>
  <w:style w:type="paragraph" w:styleId="Zpat">
    <w:name w:val="footer"/>
    <w:basedOn w:val="Normln"/>
    <w:link w:val="ZpatChar"/>
    <w:uiPriority w:val="99"/>
    <w:unhideWhenUsed/>
    <w:rsid w:val="001B768B"/>
    <w:pPr>
      <w:tabs>
        <w:tab w:val="center" w:pos="4536"/>
        <w:tab w:val="right" w:pos="9072"/>
      </w:tabs>
      <w:spacing w:after="0" w:line="240" w:lineRule="auto"/>
    </w:pPr>
  </w:style>
  <w:style w:type="character" w:customStyle="1" w:styleId="ZpatChar">
    <w:name w:val="Zápatí Char"/>
    <w:basedOn w:val="Standardnpsmoodstavce"/>
    <w:link w:val="Zpat"/>
    <w:uiPriority w:val="99"/>
    <w:rsid w:val="001B768B"/>
    <w:rPr>
      <w:rFonts w:ascii="Times New Roman" w:hAnsi="Times New Roman"/>
      <w:sz w:val="24"/>
    </w:rPr>
  </w:style>
  <w:style w:type="paragraph" w:styleId="Seznamobrzk">
    <w:name w:val="table of figures"/>
    <w:basedOn w:val="Normln"/>
    <w:next w:val="Normln"/>
    <w:uiPriority w:val="99"/>
    <w:unhideWhenUsed/>
    <w:rsid w:val="00AC3DF8"/>
    <w:pPr>
      <w:spacing w:after="0"/>
    </w:pPr>
  </w:style>
  <w:style w:type="paragraph" w:styleId="Revize">
    <w:name w:val="Revision"/>
    <w:hidden/>
    <w:uiPriority w:val="99"/>
    <w:semiHidden/>
    <w:rsid w:val="00472AE3"/>
    <w:pPr>
      <w:spacing w:after="0" w:line="240" w:lineRule="auto"/>
    </w:pPr>
    <w:rPr>
      <w:rFonts w:ascii="Times New Roman" w:hAnsi="Times New Roman"/>
      <w:sz w:val="24"/>
    </w:rPr>
  </w:style>
  <w:style w:type="paragraph" w:styleId="Textbubliny">
    <w:name w:val="Balloon Text"/>
    <w:basedOn w:val="Normln"/>
    <w:link w:val="TextbublinyChar"/>
    <w:uiPriority w:val="99"/>
    <w:semiHidden/>
    <w:unhideWhenUsed/>
    <w:rsid w:val="00472AE3"/>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472AE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3DDF8-C878-41BB-B072-EF368EFD1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16921</Words>
  <Characters>99838</Characters>
  <Application>Microsoft Office Word</Application>
  <DocSecurity>0</DocSecurity>
  <Lines>831</Lines>
  <Paragraphs>233</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kristyna.labudova@gmail.com</cp:lastModifiedBy>
  <cp:revision>1</cp:revision>
  <dcterms:created xsi:type="dcterms:W3CDTF">2016-12-20T18:51:00Z</dcterms:created>
  <dcterms:modified xsi:type="dcterms:W3CDTF">2016-12-20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947853/iso690-author-date-FM-VSE</vt:lpwstr>
  </property>
  <property fmtid="{D5CDD505-2E9C-101B-9397-08002B2CF9AE}" pid="20" name="Mendeley Recent Style Name 7_1">
    <vt:lpwstr>ISO-690 (author-date, Czech) upraveno pro FM VŠ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